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1FED39" w14:textId="3C066995" w:rsidR="009A2FD5" w:rsidRPr="009B7168" w:rsidRDefault="00C328BE" w:rsidP="00C65E4B">
      <w:pPr>
        <w:pStyle w:val="Ttulo1"/>
        <w:rPr>
          <w:sz w:val="32"/>
          <w:szCs w:val="32"/>
        </w:rPr>
      </w:pPr>
      <w:bookmarkStart w:id="0" w:name="_Hlk500128881"/>
      <w:r w:rsidRPr="009B7168">
        <w:rPr>
          <w:sz w:val="32"/>
          <w:szCs w:val="32"/>
        </w:rPr>
        <w:t>Material Suplementar</w:t>
      </w:r>
    </w:p>
    <w:p w14:paraId="05461D03" w14:textId="2870B536" w:rsidR="009A2FD5" w:rsidRPr="00C328BE" w:rsidRDefault="009A2FD5" w:rsidP="009A2FD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bookmarkStart w:id="1" w:name="_Hlk492595409"/>
      <w:bookmarkEnd w:id="0"/>
      <w:r w:rsidRPr="00C328BE">
        <w:rPr>
          <w:rFonts w:ascii="Times New Roman" w:hAnsi="Times New Roman" w:cs="Times New Roman"/>
          <w:b/>
          <w:sz w:val="24"/>
          <w:szCs w:val="24"/>
        </w:rPr>
        <w:t>Tab</w:t>
      </w:r>
      <w:r w:rsidR="00C328BE">
        <w:rPr>
          <w:rFonts w:ascii="Times New Roman" w:hAnsi="Times New Roman" w:cs="Times New Roman"/>
          <w:b/>
          <w:sz w:val="24"/>
          <w:szCs w:val="24"/>
        </w:rPr>
        <w:t>ela</w:t>
      </w:r>
      <w:r w:rsidRPr="00C328BE">
        <w:rPr>
          <w:rFonts w:ascii="Times New Roman" w:hAnsi="Times New Roman" w:cs="Times New Roman"/>
          <w:b/>
          <w:sz w:val="24"/>
          <w:szCs w:val="24"/>
        </w:rPr>
        <w:t xml:space="preserve"> S1. </w:t>
      </w:r>
      <w:bookmarkEnd w:id="1"/>
      <w:r w:rsidR="00C328BE" w:rsidRPr="00C328BE">
        <w:rPr>
          <w:rFonts w:ascii="Times New Roman" w:hAnsi="Times New Roman" w:cs="Times New Roman"/>
          <w:sz w:val="24"/>
          <w:szCs w:val="24"/>
        </w:rPr>
        <w:t>Estratégia de b</w:t>
      </w:r>
      <w:r w:rsidR="00C328BE">
        <w:rPr>
          <w:rFonts w:ascii="Times New Roman" w:hAnsi="Times New Roman" w:cs="Times New Roman"/>
          <w:sz w:val="24"/>
          <w:szCs w:val="24"/>
        </w:rPr>
        <w:t>usca nas bases de dados e resultados obtidos</w:t>
      </w:r>
      <w:r w:rsidR="009B7168">
        <w:rPr>
          <w:rFonts w:ascii="Times New Roman" w:hAnsi="Times New Roman" w:cs="Times New Roman"/>
          <w:sz w:val="24"/>
          <w:szCs w:val="24"/>
        </w:rPr>
        <w:t xml:space="preserve">––período de busca </w:t>
      </w:r>
      <w:r w:rsidR="003517F2">
        <w:rPr>
          <w:rFonts w:ascii="Times New Roman" w:hAnsi="Times New Roman" w:cs="Times New Roman"/>
          <w:sz w:val="24"/>
          <w:szCs w:val="24"/>
        </w:rPr>
        <w:t>01/jan./</w:t>
      </w:r>
      <w:r w:rsidR="00410339">
        <w:rPr>
          <w:rFonts w:ascii="Times New Roman" w:hAnsi="Times New Roman" w:cs="Times New Roman"/>
          <w:sz w:val="24"/>
          <w:szCs w:val="24"/>
        </w:rPr>
        <w:t>20</w:t>
      </w:r>
      <w:r w:rsidR="003517F2">
        <w:rPr>
          <w:rFonts w:ascii="Times New Roman" w:hAnsi="Times New Roman" w:cs="Times New Roman"/>
          <w:sz w:val="24"/>
          <w:szCs w:val="24"/>
        </w:rPr>
        <w:t>1</w:t>
      </w:r>
      <w:r w:rsidR="008455DE">
        <w:rPr>
          <w:rFonts w:ascii="Times New Roman" w:hAnsi="Times New Roman" w:cs="Times New Roman"/>
          <w:sz w:val="24"/>
          <w:szCs w:val="24"/>
        </w:rPr>
        <w:t>0</w:t>
      </w:r>
      <w:r w:rsidR="003517F2">
        <w:rPr>
          <w:rFonts w:ascii="Times New Roman" w:hAnsi="Times New Roman" w:cs="Times New Roman"/>
          <w:sz w:val="24"/>
          <w:szCs w:val="24"/>
        </w:rPr>
        <w:t>–</w:t>
      </w:r>
      <w:r w:rsidR="00410339">
        <w:rPr>
          <w:rFonts w:ascii="Times New Roman" w:hAnsi="Times New Roman" w:cs="Times New Roman"/>
          <w:sz w:val="24"/>
          <w:szCs w:val="24"/>
        </w:rPr>
        <w:t>31/dez./2022</w:t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3350"/>
        <w:gridCol w:w="11042"/>
        <w:gridCol w:w="976"/>
      </w:tblGrid>
      <w:tr w:rsidR="009A2FD5" w:rsidRPr="009A2FD5" w14:paraId="3CAF666F" w14:textId="77777777" w:rsidTr="00D7330B">
        <w:trPr>
          <w:tblHeader/>
        </w:trPr>
        <w:tc>
          <w:tcPr>
            <w:tcW w:w="0" w:type="auto"/>
            <w:tcBorders>
              <w:top w:val="single" w:sz="8" w:space="0" w:color="auto"/>
              <w:left w:val="single" w:sz="12" w:space="0" w:color="FFFFFF" w:themeColor="background1"/>
              <w:bottom w:val="single" w:sz="8" w:space="0" w:color="auto"/>
            </w:tcBorders>
          </w:tcPr>
          <w:p w14:paraId="6F700369" w14:textId="7491F5F9" w:rsidR="009A2FD5" w:rsidRPr="009A2FD5" w:rsidRDefault="00C328BE" w:rsidP="00AE206E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Base de dado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</w:tcPr>
          <w:p w14:paraId="373FCB41" w14:textId="7FBF4F39" w:rsidR="009A2FD5" w:rsidRPr="009A2FD5" w:rsidRDefault="00C328BE" w:rsidP="00AE206E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Estr</w:t>
            </w:r>
            <w:r w:rsidR="00E70649">
              <w:rPr>
                <w:rFonts w:ascii="Times New Roman" w:hAnsi="Times New Roman" w:cs="Times New Roman"/>
                <w:b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égia de busc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  <w:right w:val="single" w:sz="12" w:space="0" w:color="FFFFFF" w:themeColor="background1"/>
            </w:tcBorders>
          </w:tcPr>
          <w:p w14:paraId="25655D0C" w14:textId="70AA2F78" w:rsidR="009A2FD5" w:rsidRPr="009A2FD5" w:rsidRDefault="00D7330B" w:rsidP="00AE206E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Artigos</w:t>
            </w:r>
          </w:p>
        </w:tc>
      </w:tr>
      <w:tr w:rsidR="009A2FD5" w:rsidRPr="009A2FD5" w14:paraId="4C518228" w14:textId="77777777" w:rsidTr="00D7330B">
        <w:tc>
          <w:tcPr>
            <w:tcW w:w="0" w:type="auto"/>
            <w:tcBorders>
              <w:top w:val="single" w:sz="8" w:space="0" w:color="auto"/>
              <w:left w:val="single" w:sz="12" w:space="0" w:color="FFFFFF" w:themeColor="background1"/>
            </w:tcBorders>
          </w:tcPr>
          <w:p w14:paraId="2FF97855" w14:textId="43F2A6BD" w:rsidR="009A2FD5" w:rsidRPr="00904B69" w:rsidRDefault="009A2FD5" w:rsidP="00AE206E">
            <w:pPr>
              <w:rPr>
                <w:rFonts w:ascii="Times New Roman" w:hAnsi="Times New Roman" w:cs="Times New Roman"/>
                <w:sz w:val="24"/>
                <w:szCs w:val="18"/>
              </w:rPr>
            </w:pPr>
            <w:r w:rsidRPr="00904B69">
              <w:rPr>
                <w:rFonts w:ascii="Times New Roman" w:hAnsi="Times New Roman" w:cs="Times New Roman"/>
                <w:sz w:val="24"/>
                <w:szCs w:val="18"/>
              </w:rPr>
              <w:t>PubMed:</w:t>
            </w:r>
          </w:p>
          <w:p w14:paraId="1DA297E0" w14:textId="5D83681A" w:rsidR="009A2FD5" w:rsidRPr="00904B69" w:rsidRDefault="00904B69" w:rsidP="00904B69">
            <w:pPr>
              <w:rPr>
                <w:rFonts w:ascii="Times New Roman" w:hAnsi="Times New Roman" w:cs="Times New Roman"/>
                <w:sz w:val="24"/>
                <w:szCs w:val="18"/>
              </w:rPr>
            </w:pPr>
            <w:r w:rsidRPr="00904B69">
              <w:rPr>
                <w:rFonts w:ascii="Times New Roman" w:hAnsi="Times New Roman" w:cs="Times New Roman"/>
                <w:sz w:val="24"/>
                <w:szCs w:val="18"/>
              </w:rPr>
              <w:t xml:space="preserve">https://pubmed.ncbi.nlm.nih.gov </w:t>
            </w:r>
          </w:p>
        </w:tc>
        <w:tc>
          <w:tcPr>
            <w:tcW w:w="0" w:type="auto"/>
            <w:tcBorders>
              <w:top w:val="single" w:sz="8" w:space="0" w:color="auto"/>
            </w:tcBorders>
          </w:tcPr>
          <w:p w14:paraId="01A92E2B" w14:textId="1441781A" w:rsidR="009A2FD5" w:rsidRPr="003D692B" w:rsidRDefault="009A2FD5" w:rsidP="00AE206E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(("chagas disease"[MeSH Terms] OR ("chagas"[All Fields] AND "disease"[All Fields]) OR "chagas disease"[All Fields]) OR ("trypanosoma cruzi"[MeSH Terms] OR ("trypanosoma"[All Fields] AND "cruzi"[All Fields]) OR "trypanosoma cruzi"[All Fields])) AND (("pregnant women"[MeSH Terms] OR ("pregnant"[All Fields] AND "women"[All Fields]) OR "pregnant women"[All Fields]) OR ("pregnancy"[MeSH Terms] OR "pregnancy"[All Fields]) OR ("infectious disease transmission, vertical"[MeSH Terms] OR ("infectious"[All Fields] AND "disease"[All Fields] AND "transmission"[All Fields] AND "vertical"[All Fields]) OR "vertical infectious disease transmission"[All Fields] OR ("vertical"[All Fields] AND "transmission"[All Fields]) OR "vertical transmission"[All Fields])) AND (("20</w:t>
            </w:r>
            <w:r w:rsidR="004A4082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1</w:t>
            </w:r>
            <w:r w:rsidR="000665B7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0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/01/01"[PDAT] : "</w:t>
            </w:r>
            <w:r w:rsidR="009B3D14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2022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/12/31"[PDAT]) AND "humans"[MeSH Terms]</w:t>
            </w:r>
            <w:r w:rsidR="008851D6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 xml:space="preserve"> AND </w:t>
            </w:r>
            <w:r w:rsidR="008851D6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"</w:t>
            </w:r>
            <w:r w:rsidR="008851D6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brazil</w:t>
            </w:r>
            <w:r w:rsidR="008851D6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"[ All Fields]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)</w:t>
            </w:r>
          </w:p>
        </w:tc>
        <w:tc>
          <w:tcPr>
            <w:tcW w:w="0" w:type="auto"/>
            <w:tcBorders>
              <w:top w:val="single" w:sz="8" w:space="0" w:color="auto"/>
              <w:right w:val="single" w:sz="12" w:space="0" w:color="FFFFFF" w:themeColor="background1"/>
            </w:tcBorders>
          </w:tcPr>
          <w:p w14:paraId="525CC72A" w14:textId="0E9D9A4B" w:rsidR="009A2FD5" w:rsidRPr="009A2FD5" w:rsidRDefault="000665B7" w:rsidP="00AE206E">
            <w:pPr>
              <w:rPr>
                <w:rFonts w:ascii="Times New Roman" w:hAnsi="Times New Roman" w:cs="Times New Roman"/>
                <w:sz w:val="24"/>
                <w:szCs w:val="18"/>
              </w:rPr>
            </w:pPr>
            <w:r>
              <w:rPr>
                <w:rFonts w:ascii="Times New Roman" w:hAnsi="Times New Roman" w:cs="Times New Roman"/>
                <w:sz w:val="24"/>
                <w:szCs w:val="18"/>
              </w:rPr>
              <w:t>127</w:t>
            </w:r>
          </w:p>
        </w:tc>
      </w:tr>
      <w:tr w:rsidR="009A2FD5" w:rsidRPr="009A2FD5" w14:paraId="04AE7D13" w14:textId="77777777" w:rsidTr="00D7330B">
        <w:trPr>
          <w:trHeight w:val="1249"/>
        </w:trPr>
        <w:tc>
          <w:tcPr>
            <w:tcW w:w="0" w:type="auto"/>
            <w:tcBorders>
              <w:left w:val="single" w:sz="12" w:space="0" w:color="FFFFFF" w:themeColor="background1"/>
            </w:tcBorders>
          </w:tcPr>
          <w:p w14:paraId="6DFB0D0C" w14:textId="767B762B" w:rsidR="009A2FD5" w:rsidRPr="003D692B" w:rsidRDefault="009A2FD5" w:rsidP="00AE206E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 xml:space="preserve">Web of </w:t>
            </w:r>
            <w:r w:rsidR="00904B69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S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cience</w:t>
            </w:r>
            <w:r w:rsidR="00837CDA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:</w:t>
            </w:r>
          </w:p>
          <w:p w14:paraId="06DFBE4E" w14:textId="1DE40EC3" w:rsidR="009A2FD5" w:rsidRPr="003D692B" w:rsidRDefault="00904B69" w:rsidP="00904B69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  <w:r w:rsidRPr="00904B69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 xml:space="preserve">https://www.webofscience.com </w:t>
            </w:r>
          </w:p>
        </w:tc>
        <w:tc>
          <w:tcPr>
            <w:tcW w:w="0" w:type="auto"/>
          </w:tcPr>
          <w:p w14:paraId="753AA7FF" w14:textId="3BD93A25" w:rsidR="009A2FD5" w:rsidRPr="003D692B" w:rsidRDefault="009B3D14" w:rsidP="00AE206E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  <w:r w:rsidRPr="009B3D14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(((((((TS=(Chagas disease AND pregnant women )) OR TS=(Chagas disease AND Brazil)) OR TS=(Trypanosoma cruzi AND pregnant women)) OR TS=(Trypanosoma cruzi infection AND pregnant women)) OR TS=(Trypanosoma cruzi AND Brazil)) OR TS=(Chagas disease AND pregnancy)) OR TS=(Trypanosoma cruzi AND pregnancy)) AND DOP=(201</w:t>
            </w:r>
            <w:r w:rsidR="000665B7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0</w:t>
            </w:r>
            <w:r w:rsidRPr="009B3D14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-01-01/2022-12-31)</w:t>
            </w:r>
          </w:p>
        </w:tc>
        <w:tc>
          <w:tcPr>
            <w:tcW w:w="0" w:type="auto"/>
            <w:tcBorders>
              <w:right w:val="single" w:sz="12" w:space="0" w:color="FFFFFF" w:themeColor="background1"/>
            </w:tcBorders>
          </w:tcPr>
          <w:p w14:paraId="664BCAC3" w14:textId="1BBDAEC4" w:rsidR="009A2FD5" w:rsidRPr="009A2FD5" w:rsidRDefault="000665B7" w:rsidP="00AE206E">
            <w:pPr>
              <w:rPr>
                <w:rFonts w:ascii="Times New Roman" w:hAnsi="Times New Roman" w:cs="Times New Roman"/>
                <w:sz w:val="24"/>
                <w:szCs w:val="18"/>
              </w:rPr>
            </w:pPr>
            <w:r>
              <w:rPr>
                <w:rFonts w:ascii="Times New Roman" w:hAnsi="Times New Roman" w:cs="Times New Roman"/>
                <w:sz w:val="24"/>
                <w:szCs w:val="18"/>
              </w:rPr>
              <w:t>1267</w:t>
            </w:r>
          </w:p>
        </w:tc>
      </w:tr>
      <w:tr w:rsidR="009A2FD5" w:rsidRPr="00D56851" w14:paraId="798F1339" w14:textId="77777777" w:rsidTr="00D7330B">
        <w:tc>
          <w:tcPr>
            <w:tcW w:w="0" w:type="auto"/>
            <w:tcBorders>
              <w:left w:val="single" w:sz="12" w:space="0" w:color="FFFFFF" w:themeColor="background1"/>
              <w:bottom w:val="single" w:sz="4" w:space="0" w:color="000000" w:themeColor="text1"/>
            </w:tcBorders>
          </w:tcPr>
          <w:p w14:paraId="75616506" w14:textId="77777777" w:rsidR="00837CDA" w:rsidRDefault="009A2FD5" w:rsidP="00AE206E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 xml:space="preserve">Scopus: </w:t>
            </w:r>
          </w:p>
          <w:p w14:paraId="3500FA66" w14:textId="557252EC" w:rsidR="009A2FD5" w:rsidRPr="003D692B" w:rsidRDefault="009A2FD5" w:rsidP="00AE206E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http</w:t>
            </w:r>
            <w:r w:rsidR="00904B69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s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://www.scopus.com/</w:t>
            </w:r>
          </w:p>
          <w:p w14:paraId="0192F340" w14:textId="77777777" w:rsidR="009A2FD5" w:rsidRPr="003D692B" w:rsidRDefault="009A2FD5" w:rsidP="00AE206E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</w:p>
        </w:tc>
        <w:tc>
          <w:tcPr>
            <w:tcW w:w="0" w:type="auto"/>
            <w:tcBorders>
              <w:bottom w:val="single" w:sz="4" w:space="0" w:color="000000" w:themeColor="text1"/>
            </w:tcBorders>
          </w:tcPr>
          <w:p w14:paraId="7D8A89B4" w14:textId="4BEC117E" w:rsidR="009A2FD5" w:rsidRPr="003D692B" w:rsidRDefault="009A2FD5" w:rsidP="00AE206E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 xml:space="preserve">(TITLE-ABS-KEY ("Chagas disease" AND pregnancy) OR TITLE-ABS-KEY("Trypanosoma cruzi" AND pregnancy) OR TITLE-ABS-KEY ("Trypanosoma cruzi infection" AND "pregnant women") OR TITLE-ABS-KEY ("Trypanosoma cruzi" AND "pregnant women") OR TITLE-ABS-KEY ("Chagas disease" AND "pregnant women") OR TITLE-ABS-KEY ("Chagas disease" AND </w:t>
            </w:r>
            <w:r w:rsidR="00D56851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americans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 xml:space="preserve">) OR TITLE-ABS-KEY ("Trypanosoma cruzi" AND </w:t>
            </w:r>
            <w:r w:rsidR="00D56851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americans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)) AND (LIMIT-TO (AFFILCOUNTRY, "Brazil") OR LIMIT-TO(AFFILCOUNTRY, "Undefined")) AND (LIMIT-TO(DOCTYPE, "ar")) AND (LIMIT-TO(LANGUAGE, "English") OR LIMIT-TO(LANGUAGE, "Spanish") OR LIMIT-TO(LANGUAGE, "Portuguese")) AND (</w:t>
            </w:r>
            <w:r w:rsidR="00B94940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LIMIT-TO (PUBYEAR, 20</w:t>
            </w:r>
            <w:r w:rsidR="00B94940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10</w:t>
            </w:r>
            <w:r w:rsidR="00B94940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) OR LIMIT-TO(PUBYEAR, 201</w:t>
            </w:r>
            <w:r w:rsidR="00B94940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1</w:t>
            </w:r>
            <w:r w:rsidR="00B94940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) OR LIMIT-TO (PUBYEAR, 201</w:t>
            </w:r>
            <w:r w:rsidR="00B94940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2</w:t>
            </w:r>
            <w:r w:rsidR="00B94940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) OR LIMIT-TO (PUBYEAR, 201</w:t>
            </w:r>
            <w:r w:rsidR="00B94940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3</w:t>
            </w:r>
            <w:r w:rsidR="00B94940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) OR LIMIT-TO (PUBYEAR, 201</w:t>
            </w:r>
            <w:r w:rsidR="00B94940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4</w:t>
            </w:r>
            <w:r w:rsidR="00B94940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) OR LIMIT-TO (PUBYEAR, 201</w:t>
            </w:r>
            <w:r w:rsidR="00B94940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5</w:t>
            </w:r>
            <w:r w:rsidR="00B94940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) OR LIMIT-TO (PUBYEAR, 201</w:t>
            </w:r>
            <w:r w:rsidR="00B94940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6</w:t>
            </w:r>
            <w:r w:rsidR="00B94940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) OR LIMIT-TO (PUBYEAR, 201</w:t>
            </w:r>
            <w:r w:rsidR="00B94940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7</w:t>
            </w:r>
            <w:r w:rsidR="00B94940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 xml:space="preserve">) OR 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LIMIT-TO (PUBYEAR, 201</w:t>
            </w:r>
            <w:r w:rsidR="00B94940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8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 xml:space="preserve">) </w:t>
            </w:r>
            <w:r w:rsidR="00B94940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OR LIMIT-TO (PUBYEAR, 201</w:t>
            </w:r>
            <w:r w:rsidR="00B94940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9</w:t>
            </w:r>
            <w:r w:rsidR="00B94940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 xml:space="preserve"> )</w:t>
            </w:r>
            <w:r w:rsidR="00B94940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 xml:space="preserve"> 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OR LIMIT-TO (PUBYEAR, 20</w:t>
            </w:r>
            <w:r w:rsidR="00D56851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20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) OR LIMIT-TO (PUBYEAR, 20</w:t>
            </w:r>
            <w:r w:rsidR="00D56851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21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) OR LIMIT-TO (PUBYEAR, 20</w:t>
            </w:r>
            <w:r w:rsidR="00D56851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22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))</w:t>
            </w:r>
          </w:p>
        </w:tc>
        <w:tc>
          <w:tcPr>
            <w:tcW w:w="0" w:type="auto"/>
            <w:tcBorders>
              <w:bottom w:val="single" w:sz="4" w:space="0" w:color="000000" w:themeColor="text1"/>
              <w:right w:val="single" w:sz="12" w:space="0" w:color="FFFFFF" w:themeColor="background1"/>
            </w:tcBorders>
          </w:tcPr>
          <w:p w14:paraId="46D1CC15" w14:textId="56B55147" w:rsidR="009A2FD5" w:rsidRPr="00D56851" w:rsidRDefault="00D7330B" w:rsidP="00AE206E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416</w:t>
            </w:r>
          </w:p>
        </w:tc>
      </w:tr>
      <w:tr w:rsidR="009A2FD5" w:rsidRPr="009A2FD5" w14:paraId="3BA0EF3F" w14:textId="77777777" w:rsidTr="00D7330B">
        <w:trPr>
          <w:trHeight w:val="495"/>
        </w:trPr>
        <w:tc>
          <w:tcPr>
            <w:tcW w:w="0" w:type="auto"/>
            <w:tcBorders>
              <w:left w:val="single" w:sz="12" w:space="0" w:color="FFFFFF" w:themeColor="background1"/>
              <w:bottom w:val="single" w:sz="8" w:space="0" w:color="000000" w:themeColor="text1"/>
            </w:tcBorders>
          </w:tcPr>
          <w:p w14:paraId="55050382" w14:textId="77777777" w:rsidR="00837CDA" w:rsidRDefault="00837CDA" w:rsidP="00837CDA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  <w:r w:rsidRPr="00837CDA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 xml:space="preserve">Embase: </w:t>
            </w:r>
          </w:p>
          <w:p w14:paraId="00E16A7F" w14:textId="5CFF9BB3" w:rsidR="009A2FD5" w:rsidRPr="003D692B" w:rsidRDefault="00837CDA" w:rsidP="00837CDA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  <w:r w:rsidRPr="00837CDA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https://www.embase.com</w:t>
            </w:r>
          </w:p>
          <w:p w14:paraId="62BF361E" w14:textId="77777777" w:rsidR="009A2FD5" w:rsidRPr="003D692B" w:rsidRDefault="009A2FD5" w:rsidP="00AE206E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</w:p>
        </w:tc>
        <w:tc>
          <w:tcPr>
            <w:tcW w:w="0" w:type="auto"/>
            <w:tcBorders>
              <w:bottom w:val="single" w:sz="8" w:space="0" w:color="000000" w:themeColor="text1"/>
            </w:tcBorders>
          </w:tcPr>
          <w:p w14:paraId="5C8C0EA4" w14:textId="1F42AD37" w:rsidR="009A2FD5" w:rsidRPr="003D692B" w:rsidRDefault="00837CDA" w:rsidP="00AE206E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  <w:r w:rsidRPr="00837CDA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('chagas disease'/exp OR 'chagas disease' OR (chagas AND ('disease'/exp OR disease)) OR 'trypanosoma cruzi'/exp OR 'trypanosoma cruzi' OR (('trypanosoma'/exp OR trypanosoma) AND cruzi)) AND ('pregnant women'/exp OR 'pregnant women' OR (pregnant AND ('women'/exp OR women))) AND ('brazil'/exp OR brazil) AND [201</w:t>
            </w:r>
            <w:r w:rsidR="00A81009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0</w:t>
            </w:r>
            <w:r w:rsidRPr="00837CDA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-2022]/py</w:t>
            </w:r>
          </w:p>
        </w:tc>
        <w:tc>
          <w:tcPr>
            <w:tcW w:w="0" w:type="auto"/>
            <w:tcBorders>
              <w:bottom w:val="single" w:sz="8" w:space="0" w:color="000000" w:themeColor="text1"/>
              <w:right w:val="single" w:sz="12" w:space="0" w:color="FFFFFF" w:themeColor="background1"/>
            </w:tcBorders>
          </w:tcPr>
          <w:p w14:paraId="085B8F9B" w14:textId="5D6F34FD" w:rsidR="009A2FD5" w:rsidRPr="00A81009" w:rsidRDefault="00A81009" w:rsidP="00A81009">
            <w:pPr>
              <w:pStyle w:val="Ttulo1"/>
              <w:spacing w:before="0" w:beforeAutospacing="0" w:after="0" w:afterAutospacing="0"/>
              <w:rPr>
                <w:b w:val="0"/>
                <w:bCs w:val="0"/>
                <w:color w:val="505050"/>
                <w:sz w:val="24"/>
                <w:szCs w:val="24"/>
              </w:rPr>
            </w:pPr>
            <w:bookmarkStart w:id="2" w:name="_Hlk29461331"/>
            <w:r w:rsidRPr="00A81009">
              <w:rPr>
                <w:rStyle w:val="search-body-results-text"/>
                <w:rFonts w:eastAsiaTheme="majorEastAsia"/>
                <w:b w:val="0"/>
                <w:bCs w:val="0"/>
                <w:sz w:val="24"/>
                <w:szCs w:val="24"/>
              </w:rPr>
              <w:t>251</w:t>
            </w:r>
            <w:bookmarkEnd w:id="2"/>
          </w:p>
        </w:tc>
      </w:tr>
    </w:tbl>
    <w:p w14:paraId="4DA9B36B" w14:textId="77777777" w:rsidR="008455DE" w:rsidRDefault="008455DE">
      <w:pPr>
        <w:rPr>
          <w:rFonts w:ascii="Times New Roman" w:eastAsia="Times New Roman" w:hAnsi="Times New Roman" w:cs="Times New Roman"/>
          <w:bCs/>
          <w:color w:val="000000"/>
          <w:szCs w:val="20"/>
          <w:lang w:eastAsia="pt-BR"/>
        </w:rPr>
        <w:sectPr w:rsidR="008455DE" w:rsidSect="00D34641">
          <w:footerReference w:type="default" r:id="rId7"/>
          <w:pgSz w:w="16838" w:h="11906" w:orient="landscape"/>
          <w:pgMar w:top="720" w:right="720" w:bottom="720" w:left="720" w:header="709" w:footer="709" w:gutter="0"/>
          <w:cols w:space="708"/>
          <w:docGrid w:linePitch="360"/>
        </w:sectPr>
      </w:pPr>
    </w:p>
    <w:p w14:paraId="7E0B5A39" w14:textId="04FBCE68" w:rsidR="008455DE" w:rsidRDefault="008455DE" w:rsidP="008455D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lastRenderedPageBreak/>
        <w:t>Tabela S</w:t>
      </w: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2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.</w:t>
      </w: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Variáveis de estudo para modelagem estatística</w:t>
      </w:r>
      <w:r w:rsidRPr="00CD6E71">
        <w:rPr>
          <w:rFonts w:ascii="Times New Roman" w:hAnsi="Times New Roman" w:cs="Times New Roman"/>
          <w:sz w:val="24"/>
          <w:szCs w:val="24"/>
        </w:rPr>
        <w:t xml:space="preserve"> d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CD6E71">
        <w:rPr>
          <w:rFonts w:ascii="Times New Roman" w:hAnsi="Times New Roman" w:cs="Times New Roman"/>
          <w:sz w:val="24"/>
          <w:szCs w:val="24"/>
        </w:rPr>
        <w:t xml:space="preserve"> transmissão congênita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, </w:t>
      </w:r>
      <w:r w:rsidRPr="00DC2011">
        <w:rPr>
          <w:rFonts w:ascii="Times New Roman" w:hAnsi="Times New Roman" w:cs="Times New Roman"/>
          <w:sz w:val="24"/>
          <w:szCs w:val="24"/>
        </w:rPr>
        <w:t>Brasil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DC2011">
        <w:rPr>
          <w:rFonts w:ascii="Times New Roman" w:hAnsi="Times New Roman" w:cs="Times New Roman"/>
          <w:sz w:val="24"/>
          <w:szCs w:val="24"/>
        </w:rPr>
        <w:t xml:space="preserve"> 2010–2022</w:t>
      </w:r>
    </w:p>
    <w:tbl>
      <w:tblPr>
        <w:tblStyle w:val="Tabelacomgrade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06"/>
        <w:gridCol w:w="222"/>
        <w:gridCol w:w="3837"/>
        <w:gridCol w:w="1440"/>
        <w:gridCol w:w="1255"/>
        <w:gridCol w:w="353"/>
        <w:gridCol w:w="353"/>
      </w:tblGrid>
      <w:tr w:rsidR="008455DE" w:rsidRPr="00B64BC9" w14:paraId="3FE2CF9C" w14:textId="77777777" w:rsidTr="000418C8"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631E8A4" w14:textId="77777777" w:rsidR="008455DE" w:rsidRPr="00B64BC9" w:rsidRDefault="008455DE" w:rsidP="00A537DB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i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3B6968D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EBA50D3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étodo de cálculo</w:t>
            </w:r>
          </w:p>
        </w:tc>
        <w:tc>
          <w:tcPr>
            <w:tcW w:w="1440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CBB91EF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istema de Informação</w:t>
            </w:r>
          </w:p>
        </w:tc>
        <w:tc>
          <w:tcPr>
            <w:tcW w:w="1255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2DA4B27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eríodo</w:t>
            </w:r>
          </w:p>
        </w:tc>
        <w:tc>
          <w:tcPr>
            <w:tcW w:w="0" w:type="auto"/>
            <w:gridSpan w:val="2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B81DC06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onte</w:t>
            </w:r>
          </w:p>
        </w:tc>
      </w:tr>
      <w:tr w:rsidR="008455DE" w:rsidRPr="00B64BC9" w14:paraId="6534879B" w14:textId="77777777" w:rsidTr="000418C8">
        <w:trPr>
          <w:gridAfter w:val="1"/>
        </w:trPr>
        <w:tc>
          <w:tcPr>
            <w:tcW w:w="0" w:type="auto"/>
            <w:gridSpan w:val="6"/>
            <w:tcBorders>
              <w:top w:val="single" w:sz="8" w:space="0" w:color="auto"/>
            </w:tcBorders>
          </w:tcPr>
          <w:p w14:paraId="7B437034" w14:textId="77777777" w:rsidR="008455DE" w:rsidRPr="00B64BC9" w:rsidRDefault="008455DE" w:rsidP="00A537DB">
            <w:pPr>
              <w:spacing w:line="36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Índice, subíndice e indicadores de DCC</w:t>
            </w:r>
          </w:p>
        </w:tc>
      </w:tr>
      <w:tr w:rsidR="008455DE" w:rsidRPr="00B64BC9" w14:paraId="2A9DFCD8" w14:textId="77777777" w:rsidTr="000418C8">
        <w:tc>
          <w:tcPr>
            <w:tcW w:w="0" w:type="auto"/>
          </w:tcPr>
          <w:p w14:paraId="2B4323F2" w14:textId="77777777" w:rsidR="008455DE" w:rsidRPr="00A05CC4" w:rsidRDefault="008455DE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05CC4">
              <w:rPr>
                <w:rFonts w:ascii="Times New Roman" w:hAnsi="Times New Roman" w:cs="Times New Roman"/>
                <w:sz w:val="20"/>
                <w:szCs w:val="20"/>
              </w:rPr>
              <w:t>Índice de vulnerabilidade para DCC (Índice)</w:t>
            </w:r>
          </w:p>
        </w:tc>
        <w:tc>
          <w:tcPr>
            <w:tcW w:w="0" w:type="auto"/>
          </w:tcPr>
          <w:p w14:paraId="49C6BE33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687B88B6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oma ponderada dos subíndices Chagas, Sentinelas e Acesso</w:t>
            </w:r>
          </w:p>
        </w:tc>
        <w:tc>
          <w:tcPr>
            <w:tcW w:w="1440" w:type="dxa"/>
          </w:tcPr>
          <w:p w14:paraId="66389451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AB, SIM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 xml:space="preserve"> SIH, SISAB e SIA</w:t>
            </w:r>
          </w:p>
        </w:tc>
        <w:tc>
          <w:tcPr>
            <w:tcW w:w="1255" w:type="dxa"/>
          </w:tcPr>
          <w:p w14:paraId="239EDE57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2015–2020</w:t>
            </w:r>
          </w:p>
        </w:tc>
        <w:tc>
          <w:tcPr>
            <w:tcW w:w="0" w:type="auto"/>
            <w:gridSpan w:val="2"/>
          </w:tcPr>
          <w:p w14:paraId="20C46D33" w14:textId="60637480" w:rsidR="008455DE" w:rsidRPr="00B64BC9" w:rsidRDefault="000418C8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8455DE" w:rsidRPr="00B64BC9" w14:paraId="1370FB57" w14:textId="77777777" w:rsidTr="000418C8">
        <w:tc>
          <w:tcPr>
            <w:tcW w:w="0" w:type="auto"/>
          </w:tcPr>
          <w:p w14:paraId="09F9B09B" w14:textId="77777777" w:rsidR="008455DE" w:rsidRPr="00A05CC4" w:rsidRDefault="008455DE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05CC4">
              <w:rPr>
                <w:rFonts w:ascii="Times New Roman" w:hAnsi="Times New Roman" w:cs="Times New Roman"/>
                <w:sz w:val="20"/>
                <w:szCs w:val="20"/>
              </w:rPr>
              <w:t>Subíndice Chaga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Chagas)</w:t>
            </w:r>
          </w:p>
        </w:tc>
        <w:tc>
          <w:tcPr>
            <w:tcW w:w="0" w:type="auto"/>
          </w:tcPr>
          <w:p w14:paraId="4AF8DE62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87838A8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oma ponderada dos indicadores diretamente associados à DC</w:t>
            </w:r>
          </w:p>
        </w:tc>
        <w:tc>
          <w:tcPr>
            <w:tcW w:w="1440" w:type="dxa"/>
          </w:tcPr>
          <w:p w14:paraId="472263D1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AB, SIM e SIH</w:t>
            </w:r>
          </w:p>
        </w:tc>
        <w:tc>
          <w:tcPr>
            <w:tcW w:w="1255" w:type="dxa"/>
          </w:tcPr>
          <w:p w14:paraId="0D5C1A27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2015–2019</w:t>
            </w:r>
          </w:p>
        </w:tc>
        <w:tc>
          <w:tcPr>
            <w:tcW w:w="0" w:type="auto"/>
            <w:gridSpan w:val="2"/>
          </w:tcPr>
          <w:p w14:paraId="2163F9C0" w14:textId="6CD2EDC2" w:rsidR="008455DE" w:rsidRPr="00B64BC9" w:rsidRDefault="000418C8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8455DE" w:rsidRPr="00B64BC9" w14:paraId="026ED3B6" w14:textId="77777777" w:rsidTr="000418C8">
        <w:tc>
          <w:tcPr>
            <w:tcW w:w="0" w:type="auto"/>
          </w:tcPr>
          <w:p w14:paraId="7067021C" w14:textId="77777777" w:rsidR="008455DE" w:rsidRPr="00B64BC9" w:rsidRDefault="008455DE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Taxa de cadastros para DC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SIAB)</w:t>
            </w:r>
          </w:p>
        </w:tc>
        <w:tc>
          <w:tcPr>
            <w:tcW w:w="0" w:type="auto"/>
          </w:tcPr>
          <w:p w14:paraId="3AC8CD48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4780638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(cadastros/população residente) *100.000</w:t>
            </w:r>
          </w:p>
        </w:tc>
        <w:tc>
          <w:tcPr>
            <w:tcW w:w="1440" w:type="dxa"/>
          </w:tcPr>
          <w:p w14:paraId="4B935BA0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AB</w:t>
            </w:r>
          </w:p>
        </w:tc>
        <w:tc>
          <w:tcPr>
            <w:tcW w:w="1255" w:type="dxa"/>
          </w:tcPr>
          <w:p w14:paraId="6F2ED553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Dez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/2015</w:t>
            </w:r>
          </w:p>
        </w:tc>
        <w:tc>
          <w:tcPr>
            <w:tcW w:w="0" w:type="auto"/>
            <w:gridSpan w:val="2"/>
          </w:tcPr>
          <w:p w14:paraId="72BAC6F0" w14:textId="346312F6" w:rsidR="008455DE" w:rsidRPr="00B64BC9" w:rsidRDefault="000418C8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0418C8" w:rsidRPr="00B64BC9" w14:paraId="3DF74E90" w14:textId="77777777" w:rsidTr="000418C8">
        <w:tc>
          <w:tcPr>
            <w:tcW w:w="0" w:type="auto"/>
          </w:tcPr>
          <w:p w14:paraId="70BC9D98" w14:textId="77777777" w:rsidR="000418C8" w:rsidRPr="00B64BC9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Taxa de mortalidade por DC até 49 ano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MortJ)</w:t>
            </w:r>
          </w:p>
        </w:tc>
        <w:tc>
          <w:tcPr>
            <w:tcW w:w="0" w:type="auto"/>
          </w:tcPr>
          <w:p w14:paraId="0EF6BE12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AE667AC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(óbitos ≤49 anos /população residente ≤49 anos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*100.000</w:t>
            </w:r>
          </w:p>
        </w:tc>
        <w:tc>
          <w:tcPr>
            <w:tcW w:w="1440" w:type="dxa"/>
          </w:tcPr>
          <w:p w14:paraId="6423EEA0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M</w:t>
            </w:r>
          </w:p>
        </w:tc>
        <w:tc>
          <w:tcPr>
            <w:tcW w:w="1255" w:type="dxa"/>
          </w:tcPr>
          <w:p w14:paraId="5186525B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2017–2019</w:t>
            </w:r>
          </w:p>
        </w:tc>
        <w:tc>
          <w:tcPr>
            <w:tcW w:w="0" w:type="auto"/>
            <w:gridSpan w:val="2"/>
          </w:tcPr>
          <w:p w14:paraId="29124BEB" w14:textId="45E3701D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0418C8" w:rsidRPr="00B64BC9" w14:paraId="153A2FF0" w14:textId="77777777" w:rsidTr="000418C8">
        <w:tc>
          <w:tcPr>
            <w:tcW w:w="0" w:type="auto"/>
          </w:tcPr>
          <w:p w14:paraId="538DBC22" w14:textId="77777777" w:rsidR="000418C8" w:rsidRPr="00B64BC9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Taxa de mortalidade por DC em 50 ano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+ (MortV)</w:t>
            </w:r>
          </w:p>
        </w:tc>
        <w:tc>
          <w:tcPr>
            <w:tcW w:w="0" w:type="auto"/>
          </w:tcPr>
          <w:p w14:paraId="7F774BAD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1E9F1832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(óbitos ≥50 anos /população residente ≥50 anos) *100.000</w:t>
            </w:r>
          </w:p>
        </w:tc>
        <w:tc>
          <w:tcPr>
            <w:tcW w:w="1440" w:type="dxa"/>
          </w:tcPr>
          <w:p w14:paraId="587002D1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M</w:t>
            </w:r>
          </w:p>
        </w:tc>
        <w:tc>
          <w:tcPr>
            <w:tcW w:w="1255" w:type="dxa"/>
          </w:tcPr>
          <w:p w14:paraId="5C28DECC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2017–2019</w:t>
            </w:r>
          </w:p>
        </w:tc>
        <w:tc>
          <w:tcPr>
            <w:tcW w:w="0" w:type="auto"/>
            <w:gridSpan w:val="2"/>
          </w:tcPr>
          <w:p w14:paraId="26F80DE7" w14:textId="5811C2A6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0418C8" w:rsidRPr="00B64BC9" w14:paraId="53574BE7" w14:textId="77777777" w:rsidTr="000418C8">
        <w:tc>
          <w:tcPr>
            <w:tcW w:w="0" w:type="auto"/>
          </w:tcPr>
          <w:p w14:paraId="744DB591" w14:textId="77777777" w:rsidR="000418C8" w:rsidRPr="00B64BC9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Taxa de internações por DC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IntDC)</w:t>
            </w:r>
          </w:p>
        </w:tc>
        <w:tc>
          <w:tcPr>
            <w:tcW w:w="0" w:type="auto"/>
          </w:tcPr>
          <w:p w14:paraId="643B8265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A064D4F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(internações hospitalares / população residente) *10.000</w:t>
            </w:r>
          </w:p>
        </w:tc>
        <w:tc>
          <w:tcPr>
            <w:tcW w:w="1440" w:type="dxa"/>
          </w:tcPr>
          <w:p w14:paraId="3ED0A9C3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H</w:t>
            </w:r>
          </w:p>
        </w:tc>
        <w:tc>
          <w:tcPr>
            <w:tcW w:w="1255" w:type="dxa"/>
          </w:tcPr>
          <w:p w14:paraId="660D846A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2017–2019</w:t>
            </w:r>
          </w:p>
        </w:tc>
        <w:tc>
          <w:tcPr>
            <w:tcW w:w="0" w:type="auto"/>
            <w:gridSpan w:val="2"/>
          </w:tcPr>
          <w:p w14:paraId="2F9DC9E6" w14:textId="12297A22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0418C8" w:rsidRPr="00B64BC9" w14:paraId="76B0DD87" w14:textId="77777777" w:rsidTr="000418C8">
        <w:tc>
          <w:tcPr>
            <w:tcW w:w="0" w:type="auto"/>
          </w:tcPr>
          <w:p w14:paraId="5707C478" w14:textId="77777777" w:rsidR="000418C8" w:rsidRPr="00A05CC4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05CC4">
              <w:rPr>
                <w:rFonts w:ascii="Times New Roman" w:hAnsi="Times New Roman" w:cs="Times New Roman"/>
                <w:sz w:val="20"/>
                <w:szCs w:val="20"/>
              </w:rPr>
              <w:t>Subíndice Sentinel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Sentinela)</w:t>
            </w:r>
          </w:p>
        </w:tc>
        <w:tc>
          <w:tcPr>
            <w:tcW w:w="0" w:type="auto"/>
          </w:tcPr>
          <w:p w14:paraId="60090A7B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5E3F72F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oma ponderada dos indicadores indiretamente associados à DC</w:t>
            </w:r>
          </w:p>
        </w:tc>
        <w:tc>
          <w:tcPr>
            <w:tcW w:w="1440" w:type="dxa"/>
          </w:tcPr>
          <w:p w14:paraId="258EB27F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H e SIM</w:t>
            </w:r>
          </w:p>
        </w:tc>
        <w:tc>
          <w:tcPr>
            <w:tcW w:w="1255" w:type="dxa"/>
          </w:tcPr>
          <w:p w14:paraId="6E62859B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2017–2019</w:t>
            </w:r>
          </w:p>
        </w:tc>
        <w:tc>
          <w:tcPr>
            <w:tcW w:w="0" w:type="auto"/>
            <w:gridSpan w:val="2"/>
          </w:tcPr>
          <w:p w14:paraId="54AC727C" w14:textId="682E6D54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0418C8" w:rsidRPr="00B64BC9" w14:paraId="2A4CBDA1" w14:textId="77777777" w:rsidTr="000418C8">
        <w:tc>
          <w:tcPr>
            <w:tcW w:w="0" w:type="auto"/>
          </w:tcPr>
          <w:p w14:paraId="7A2F861E" w14:textId="77777777" w:rsidR="000418C8" w:rsidRPr="00B64BC9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Taxa de internação por insuficiência cardíac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IntIC)</w:t>
            </w:r>
          </w:p>
        </w:tc>
        <w:tc>
          <w:tcPr>
            <w:tcW w:w="0" w:type="auto"/>
          </w:tcPr>
          <w:p w14:paraId="0C391354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04A73CAF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(internações hospitalares / população residente) *10.000</w:t>
            </w:r>
          </w:p>
        </w:tc>
        <w:tc>
          <w:tcPr>
            <w:tcW w:w="1440" w:type="dxa"/>
          </w:tcPr>
          <w:p w14:paraId="1ECFBDC6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H</w:t>
            </w:r>
          </w:p>
        </w:tc>
        <w:tc>
          <w:tcPr>
            <w:tcW w:w="1255" w:type="dxa"/>
          </w:tcPr>
          <w:p w14:paraId="22B01140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2017–2019</w:t>
            </w:r>
          </w:p>
        </w:tc>
        <w:tc>
          <w:tcPr>
            <w:tcW w:w="0" w:type="auto"/>
            <w:gridSpan w:val="2"/>
          </w:tcPr>
          <w:p w14:paraId="57928031" w14:textId="25A197A6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0418C8" w:rsidRPr="00B64BC9" w14:paraId="7CD86FA1" w14:textId="77777777" w:rsidTr="000418C8">
        <w:tc>
          <w:tcPr>
            <w:tcW w:w="0" w:type="auto"/>
          </w:tcPr>
          <w:p w14:paraId="5D139D8E" w14:textId="77777777" w:rsidR="000418C8" w:rsidRPr="00B64BC9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Taxa de mortalidade de causas cardíacas crônica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MortS)</w:t>
            </w:r>
          </w:p>
        </w:tc>
        <w:tc>
          <w:tcPr>
            <w:tcW w:w="0" w:type="auto"/>
          </w:tcPr>
          <w:p w14:paraId="54904925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3E52F43F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(óbitos/população residente) *100.000</w:t>
            </w:r>
          </w:p>
        </w:tc>
        <w:tc>
          <w:tcPr>
            <w:tcW w:w="1440" w:type="dxa"/>
          </w:tcPr>
          <w:p w14:paraId="0F70ECA2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M</w:t>
            </w:r>
          </w:p>
        </w:tc>
        <w:tc>
          <w:tcPr>
            <w:tcW w:w="1255" w:type="dxa"/>
          </w:tcPr>
          <w:p w14:paraId="7A32AADC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2017–2019</w:t>
            </w:r>
          </w:p>
        </w:tc>
        <w:tc>
          <w:tcPr>
            <w:tcW w:w="0" w:type="auto"/>
            <w:gridSpan w:val="2"/>
          </w:tcPr>
          <w:p w14:paraId="04D1B9FA" w14:textId="0D8A99FF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0418C8" w:rsidRPr="00B64BC9" w14:paraId="1A71B3E1" w14:textId="77777777" w:rsidTr="000418C8">
        <w:tc>
          <w:tcPr>
            <w:tcW w:w="0" w:type="auto"/>
          </w:tcPr>
          <w:p w14:paraId="163F5C17" w14:textId="77777777" w:rsidR="000418C8" w:rsidRPr="00A05CC4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05CC4">
              <w:rPr>
                <w:rFonts w:ascii="Times New Roman" w:hAnsi="Times New Roman" w:cs="Times New Roman"/>
                <w:sz w:val="20"/>
                <w:szCs w:val="20"/>
              </w:rPr>
              <w:t>Subíndice Acess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Acesso)</w:t>
            </w:r>
          </w:p>
        </w:tc>
        <w:tc>
          <w:tcPr>
            <w:tcW w:w="0" w:type="auto"/>
          </w:tcPr>
          <w:p w14:paraId="17BCA7B7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3B7AC44A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oma ponderada dos indicadores de acessos aos serviços de saúde</w:t>
            </w:r>
          </w:p>
        </w:tc>
        <w:tc>
          <w:tcPr>
            <w:tcW w:w="1440" w:type="dxa"/>
          </w:tcPr>
          <w:p w14:paraId="6FC9162F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SAB, SIH e SIA</w:t>
            </w:r>
          </w:p>
        </w:tc>
        <w:tc>
          <w:tcPr>
            <w:tcW w:w="1255" w:type="dxa"/>
          </w:tcPr>
          <w:p w14:paraId="1064F7F9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7–2020</w:t>
            </w:r>
          </w:p>
        </w:tc>
        <w:tc>
          <w:tcPr>
            <w:tcW w:w="0" w:type="auto"/>
            <w:gridSpan w:val="2"/>
          </w:tcPr>
          <w:p w14:paraId="0C89B858" w14:textId="257DFF72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0418C8" w:rsidRPr="00B64BC9" w14:paraId="7BED8285" w14:textId="77777777" w:rsidTr="000418C8">
        <w:tc>
          <w:tcPr>
            <w:tcW w:w="0" w:type="auto"/>
          </w:tcPr>
          <w:p w14:paraId="170E8327" w14:textId="77777777" w:rsidR="000418C8" w:rsidRPr="00B64BC9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Cobertura populacional da Atenção Básic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CobAB)</w:t>
            </w:r>
          </w:p>
        </w:tc>
        <w:tc>
          <w:tcPr>
            <w:tcW w:w="0" w:type="auto"/>
          </w:tcPr>
          <w:p w14:paraId="22CA1C6D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3EB15059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 xml:space="preserve">Método de cálculo descrito em </w:t>
            </w:r>
            <w:r w:rsidRPr="00B64BC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ZOTERO_ITEM CSL_CITATION {"citationID":"MojGMEnZ","properties":{"formattedCitation":"(Secretaria de Aten\\uc0\\u231{}\\uc0\\u227{}o \\uc0\\u224{} Sa\\uc0\\u250{}de, 2021)","plainCitation":"(Secretaria de Atenção à Saúde, 2021)","noteIndex":0},"citationItems":[{"id":"DUJm6NU8/4jMd6hrb","uris":["http://zotero.org/users/local/zwP55irB/items/NNMB6KT9"],"itemData":{"id":2720,"type":"document","title":"Novo método de cálculo do indicador Cobertura  populacional estimada na Atenção Básica","author":[{"family":"Secretaria de Atenção à Saúde","given":""}],"issued":{"date-parts":[["2021"]]}}}],"schema":"https://github.com/citation-style-language/schema/raw/master/csl-citation.json"} </w:instrText>
            </w:r>
            <w:r w:rsidRPr="00B64BC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(Secretaria de Atenção à Saúde, 2021)</w:t>
            </w:r>
            <w:r w:rsidRPr="00B64BC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</w:tcPr>
          <w:p w14:paraId="33643C80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SAB</w:t>
            </w:r>
          </w:p>
        </w:tc>
        <w:tc>
          <w:tcPr>
            <w:tcW w:w="1255" w:type="dxa"/>
          </w:tcPr>
          <w:p w14:paraId="2771CFFF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Dez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/2020</w:t>
            </w:r>
          </w:p>
        </w:tc>
        <w:tc>
          <w:tcPr>
            <w:tcW w:w="0" w:type="auto"/>
            <w:gridSpan w:val="2"/>
          </w:tcPr>
          <w:p w14:paraId="544526C7" w14:textId="17A73294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0418C8" w:rsidRPr="00B64BC9" w14:paraId="2CA2E7B1" w14:textId="77777777" w:rsidTr="000418C8">
        <w:tc>
          <w:tcPr>
            <w:tcW w:w="0" w:type="auto"/>
          </w:tcPr>
          <w:p w14:paraId="61B52D8A" w14:textId="77777777" w:rsidR="000418C8" w:rsidRPr="00B64BC9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Razão de procedimentos de DC e população resident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Proc)</w:t>
            </w:r>
          </w:p>
        </w:tc>
        <w:tc>
          <w:tcPr>
            <w:tcW w:w="0" w:type="auto"/>
          </w:tcPr>
          <w:p w14:paraId="7EA0DF78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7CAA04B6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(procedimentos por local de residência e ano de atendimento / população residente) *100</w:t>
            </w:r>
          </w:p>
        </w:tc>
        <w:tc>
          <w:tcPr>
            <w:tcW w:w="1440" w:type="dxa"/>
          </w:tcPr>
          <w:p w14:paraId="2183BFB7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H e SIA</w:t>
            </w:r>
          </w:p>
        </w:tc>
        <w:tc>
          <w:tcPr>
            <w:tcW w:w="1255" w:type="dxa"/>
          </w:tcPr>
          <w:p w14:paraId="565EA439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2017–2019</w:t>
            </w:r>
          </w:p>
        </w:tc>
        <w:tc>
          <w:tcPr>
            <w:tcW w:w="0" w:type="auto"/>
            <w:gridSpan w:val="2"/>
          </w:tcPr>
          <w:p w14:paraId="07CF0942" w14:textId="77AAF4E9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0418C8" w:rsidRPr="00B64BC9" w14:paraId="0A6BA09E" w14:textId="77777777" w:rsidTr="000418C8">
        <w:tc>
          <w:tcPr>
            <w:tcW w:w="0" w:type="auto"/>
          </w:tcPr>
          <w:p w14:paraId="009F4C6B" w14:textId="77777777" w:rsidR="000418C8" w:rsidRPr="00B64BC9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Razão de procedimentos de DC e população residente de 50 anos ou superio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ProcV)</w:t>
            </w:r>
          </w:p>
        </w:tc>
        <w:tc>
          <w:tcPr>
            <w:tcW w:w="0" w:type="auto"/>
          </w:tcPr>
          <w:p w14:paraId="7A43538C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03E92849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(procedimentos ≥50 anos, por local de residência e ano de atendimento / população residente ≥50 anos) *100</w:t>
            </w:r>
          </w:p>
        </w:tc>
        <w:tc>
          <w:tcPr>
            <w:tcW w:w="1440" w:type="dxa"/>
          </w:tcPr>
          <w:p w14:paraId="22BB324B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H e SIA</w:t>
            </w:r>
          </w:p>
        </w:tc>
        <w:tc>
          <w:tcPr>
            <w:tcW w:w="1255" w:type="dxa"/>
          </w:tcPr>
          <w:p w14:paraId="02851C73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2017–2019</w:t>
            </w:r>
          </w:p>
        </w:tc>
        <w:tc>
          <w:tcPr>
            <w:tcW w:w="0" w:type="auto"/>
            <w:gridSpan w:val="2"/>
          </w:tcPr>
          <w:p w14:paraId="47A119E7" w14:textId="7EC8CA49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0418C8" w:rsidRPr="00B64BC9" w14:paraId="45F97D52" w14:textId="77777777" w:rsidTr="000418C8">
        <w:tc>
          <w:tcPr>
            <w:tcW w:w="0" w:type="auto"/>
          </w:tcPr>
          <w:p w14:paraId="5DFD94E1" w14:textId="77777777" w:rsidR="000418C8" w:rsidRPr="00B64BC9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 xml:space="preserve">Proporção de internações </w:t>
            </w:r>
          </w:p>
          <w:p w14:paraId="64456084" w14:textId="77777777" w:rsidR="000418C8" w:rsidRPr="00B64BC9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 xml:space="preserve">por insuficiência cardíaca </w:t>
            </w:r>
          </w:p>
          <w:p w14:paraId="54948D8E" w14:textId="77777777" w:rsidR="000418C8" w:rsidRPr="00F35B45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 xml:space="preserve">com realização de sorologia IgG para </w:t>
            </w:r>
            <w:r w:rsidRPr="00B64BC9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T</w:t>
            </w: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  <w:r w:rsidRPr="00B64BC9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ruz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F35B45">
              <w:rPr>
                <w:rFonts w:ascii="Times New Roman" w:hAnsi="Times New Roman" w:cs="Times New Roman"/>
                <w:sz w:val="20"/>
                <w:szCs w:val="20"/>
              </w:rPr>
              <w:t>AIHICDC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6207661D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0E54518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(internações por insuficiência cardíaca com teste de sorologia / internações por insuficiência cardíaca) *100</w:t>
            </w:r>
          </w:p>
        </w:tc>
        <w:tc>
          <w:tcPr>
            <w:tcW w:w="1440" w:type="dxa"/>
          </w:tcPr>
          <w:p w14:paraId="06988C67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H</w:t>
            </w:r>
          </w:p>
        </w:tc>
        <w:tc>
          <w:tcPr>
            <w:tcW w:w="1255" w:type="dxa"/>
          </w:tcPr>
          <w:p w14:paraId="254F075D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2017–2019</w:t>
            </w:r>
          </w:p>
        </w:tc>
        <w:tc>
          <w:tcPr>
            <w:tcW w:w="0" w:type="auto"/>
            <w:gridSpan w:val="2"/>
          </w:tcPr>
          <w:p w14:paraId="63DA3A3F" w14:textId="7D6BEA29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</w:tbl>
    <w:p w14:paraId="583457F2" w14:textId="77777777" w:rsidR="008455DE" w:rsidRDefault="008455DE" w:rsidP="008455DE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</w:pPr>
    </w:p>
    <w:p w14:paraId="32C6F857" w14:textId="3405EE93" w:rsidR="008455DE" w:rsidRDefault="008455DE">
      <w:pP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br w:type="page"/>
      </w:r>
    </w:p>
    <w:p w14:paraId="160CC703" w14:textId="1701CE68" w:rsidR="008455DE" w:rsidRDefault="008455DE" w:rsidP="008455D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lastRenderedPageBreak/>
        <w:t>Tabela S</w:t>
      </w: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2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.</w:t>
      </w: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 xml:space="preserve"> </w:t>
      </w:r>
      <w:r w:rsidRPr="008455DE">
        <w:rPr>
          <w:rFonts w:ascii="Times New Roman" w:hAnsi="Times New Roman" w:cs="Times New Roman"/>
          <w:i/>
          <w:iCs/>
          <w:sz w:val="24"/>
          <w:szCs w:val="24"/>
        </w:rPr>
        <w:t>Continuação</w:t>
      </w:r>
    </w:p>
    <w:tbl>
      <w:tblPr>
        <w:tblStyle w:val="Tabelacomgrade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89"/>
        <w:gridCol w:w="222"/>
        <w:gridCol w:w="4070"/>
        <w:gridCol w:w="1902"/>
        <w:gridCol w:w="1203"/>
        <w:gridCol w:w="980"/>
      </w:tblGrid>
      <w:tr w:rsidR="009F207E" w:rsidRPr="00B64BC9" w14:paraId="2013D94F" w14:textId="77777777" w:rsidTr="00E87DF5"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A108036" w14:textId="77777777" w:rsidR="008455DE" w:rsidRPr="00B64BC9" w:rsidRDefault="008455DE" w:rsidP="00A537DB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i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613671D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167B906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étodo de cálculo</w:t>
            </w:r>
          </w:p>
        </w:tc>
        <w:tc>
          <w:tcPr>
            <w:tcW w:w="190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331EDD3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istema de Informação</w:t>
            </w:r>
          </w:p>
        </w:tc>
        <w:tc>
          <w:tcPr>
            <w:tcW w:w="1203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D7D9EE7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erío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745E94D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onte</w:t>
            </w:r>
          </w:p>
        </w:tc>
      </w:tr>
      <w:tr w:rsidR="008455DE" w:rsidRPr="00B64BC9" w14:paraId="58DEC981" w14:textId="77777777" w:rsidTr="00A537DB">
        <w:tc>
          <w:tcPr>
            <w:tcW w:w="0" w:type="auto"/>
            <w:gridSpan w:val="6"/>
            <w:tcBorders>
              <w:top w:val="single" w:sz="8" w:space="0" w:color="auto"/>
            </w:tcBorders>
          </w:tcPr>
          <w:p w14:paraId="3484773A" w14:textId="77777777" w:rsidR="008455DE" w:rsidRPr="00B64BC9" w:rsidRDefault="008455DE" w:rsidP="00A537DB">
            <w:pPr>
              <w:spacing w:line="36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805006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Meta-análise da literatura</w:t>
            </w:r>
          </w:p>
        </w:tc>
      </w:tr>
      <w:tr w:rsidR="009F207E" w:rsidRPr="00B64BC9" w14:paraId="45A6E47A" w14:textId="77777777" w:rsidTr="00E87DF5">
        <w:tc>
          <w:tcPr>
            <w:tcW w:w="0" w:type="auto"/>
          </w:tcPr>
          <w:p w14:paraId="75E5471B" w14:textId="77777777" w:rsidR="008455DE" w:rsidRPr="00B64BC9" w:rsidRDefault="008455DE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05006">
              <w:rPr>
                <w:rFonts w:ascii="Times New Roman" w:hAnsi="Times New Roman" w:cs="Times New Roman"/>
                <w:sz w:val="20"/>
                <w:szCs w:val="20"/>
              </w:rPr>
              <w:t>Prevalência na população gera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PrevT)</w:t>
            </w:r>
          </w:p>
        </w:tc>
        <w:tc>
          <w:tcPr>
            <w:tcW w:w="0" w:type="auto"/>
          </w:tcPr>
          <w:p w14:paraId="77E5D090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67F2AF5" w14:textId="3617103C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casos de DCC/tamanho amostral) *100</w:t>
            </w:r>
          </w:p>
        </w:tc>
        <w:tc>
          <w:tcPr>
            <w:tcW w:w="1902" w:type="dxa"/>
          </w:tcPr>
          <w:p w14:paraId="179FE295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PubMed, WoS, Scopus e Embase</w:t>
            </w:r>
          </w:p>
        </w:tc>
        <w:tc>
          <w:tcPr>
            <w:tcW w:w="1203" w:type="dxa"/>
          </w:tcPr>
          <w:p w14:paraId="6BC41EFB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0–2022</w:t>
            </w:r>
          </w:p>
        </w:tc>
        <w:tc>
          <w:tcPr>
            <w:tcW w:w="0" w:type="auto"/>
          </w:tcPr>
          <w:p w14:paraId="5DE56D81" w14:textId="53375832" w:rsidR="008455DE" w:rsidRPr="00B64BC9" w:rsidRDefault="000418C8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e trabalho</w:t>
            </w:r>
          </w:p>
        </w:tc>
      </w:tr>
      <w:tr w:rsidR="009F207E" w:rsidRPr="00B64BC9" w14:paraId="3C08E789" w14:textId="77777777" w:rsidTr="00E87DF5">
        <w:tc>
          <w:tcPr>
            <w:tcW w:w="0" w:type="auto"/>
          </w:tcPr>
          <w:p w14:paraId="2E97E467" w14:textId="77777777" w:rsidR="008455DE" w:rsidRPr="00B64BC9" w:rsidRDefault="008455DE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05006">
              <w:rPr>
                <w:rFonts w:ascii="Times New Roman" w:hAnsi="Times New Roman" w:cs="Times New Roman"/>
                <w:sz w:val="20"/>
                <w:szCs w:val="20"/>
              </w:rPr>
              <w:t>Prevalência em mulher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PrevM)</w:t>
            </w:r>
          </w:p>
        </w:tc>
        <w:tc>
          <w:tcPr>
            <w:tcW w:w="0" w:type="auto"/>
          </w:tcPr>
          <w:p w14:paraId="14221338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7A480FFA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casos de DCC/tamanho amostral) *100</w:t>
            </w:r>
          </w:p>
        </w:tc>
        <w:tc>
          <w:tcPr>
            <w:tcW w:w="1902" w:type="dxa"/>
          </w:tcPr>
          <w:p w14:paraId="3999D259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PubMed, WoS, Scopus e Embase</w:t>
            </w:r>
          </w:p>
        </w:tc>
        <w:tc>
          <w:tcPr>
            <w:tcW w:w="1203" w:type="dxa"/>
          </w:tcPr>
          <w:p w14:paraId="5D2762CB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0–2022</w:t>
            </w:r>
          </w:p>
        </w:tc>
        <w:tc>
          <w:tcPr>
            <w:tcW w:w="0" w:type="auto"/>
          </w:tcPr>
          <w:p w14:paraId="4B05E401" w14:textId="4FAB1685" w:rsidR="008455DE" w:rsidRPr="00B64BC9" w:rsidRDefault="000418C8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e trabalho</w:t>
            </w:r>
          </w:p>
        </w:tc>
      </w:tr>
      <w:tr w:rsidR="009F207E" w:rsidRPr="00B64BC9" w14:paraId="1A8A883E" w14:textId="77777777" w:rsidTr="00E87DF5">
        <w:tc>
          <w:tcPr>
            <w:tcW w:w="0" w:type="auto"/>
          </w:tcPr>
          <w:p w14:paraId="3CA73F32" w14:textId="77777777" w:rsidR="008455DE" w:rsidRPr="00B64BC9" w:rsidRDefault="008455DE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05006">
              <w:rPr>
                <w:rFonts w:ascii="Times New Roman" w:hAnsi="Times New Roman" w:cs="Times New Roman"/>
                <w:sz w:val="20"/>
                <w:szCs w:val="20"/>
              </w:rPr>
              <w:t>Prevalência em mulheres em idade férti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PrevMFe)</w:t>
            </w:r>
          </w:p>
        </w:tc>
        <w:tc>
          <w:tcPr>
            <w:tcW w:w="0" w:type="auto"/>
          </w:tcPr>
          <w:p w14:paraId="7730457D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11E6D4EF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casos de DCC/tamanho amostral) *100</w:t>
            </w:r>
          </w:p>
        </w:tc>
        <w:tc>
          <w:tcPr>
            <w:tcW w:w="1902" w:type="dxa"/>
          </w:tcPr>
          <w:p w14:paraId="5F838680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PubMed, WoS, Scopus e Embase</w:t>
            </w:r>
          </w:p>
        </w:tc>
        <w:tc>
          <w:tcPr>
            <w:tcW w:w="1203" w:type="dxa"/>
          </w:tcPr>
          <w:p w14:paraId="53CBC6BF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0–2022</w:t>
            </w:r>
          </w:p>
        </w:tc>
        <w:tc>
          <w:tcPr>
            <w:tcW w:w="0" w:type="auto"/>
          </w:tcPr>
          <w:p w14:paraId="4B947CF4" w14:textId="1A5A7CEA" w:rsidR="008455DE" w:rsidRPr="00B64BC9" w:rsidRDefault="000418C8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e trabalho</w:t>
            </w:r>
          </w:p>
        </w:tc>
      </w:tr>
      <w:tr w:rsidR="009F207E" w:rsidRPr="00B64BC9" w14:paraId="3196BD7C" w14:textId="77777777" w:rsidTr="00E87DF5">
        <w:tc>
          <w:tcPr>
            <w:tcW w:w="0" w:type="auto"/>
          </w:tcPr>
          <w:p w14:paraId="4F995FB4" w14:textId="77777777" w:rsidR="008455DE" w:rsidRPr="00B64BC9" w:rsidRDefault="008455DE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05006">
              <w:rPr>
                <w:rFonts w:ascii="Times New Roman" w:hAnsi="Times New Roman" w:cs="Times New Roman"/>
                <w:sz w:val="20"/>
                <w:szCs w:val="20"/>
              </w:rPr>
              <w:t>Prevalência em mulheres grávida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PrevMGr)</w:t>
            </w:r>
          </w:p>
        </w:tc>
        <w:tc>
          <w:tcPr>
            <w:tcW w:w="0" w:type="auto"/>
          </w:tcPr>
          <w:p w14:paraId="49F96A89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0078E410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asos de DCC</w:t>
            </w:r>
          </w:p>
        </w:tc>
        <w:tc>
          <w:tcPr>
            <w:tcW w:w="1902" w:type="dxa"/>
          </w:tcPr>
          <w:p w14:paraId="38D1E892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PubMed, WoS, Scopus e Embase</w:t>
            </w:r>
          </w:p>
        </w:tc>
        <w:tc>
          <w:tcPr>
            <w:tcW w:w="1203" w:type="dxa"/>
          </w:tcPr>
          <w:p w14:paraId="67D3E9B4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0–2022</w:t>
            </w:r>
          </w:p>
        </w:tc>
        <w:tc>
          <w:tcPr>
            <w:tcW w:w="0" w:type="auto"/>
          </w:tcPr>
          <w:p w14:paraId="47B97A54" w14:textId="14AA7C69" w:rsidR="008455DE" w:rsidRPr="00B64BC9" w:rsidRDefault="000418C8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e trabalho</w:t>
            </w:r>
          </w:p>
        </w:tc>
      </w:tr>
      <w:tr w:rsidR="009F207E" w:rsidRPr="00B64BC9" w14:paraId="22CD4BDF" w14:textId="77777777" w:rsidTr="00E87DF5">
        <w:tc>
          <w:tcPr>
            <w:tcW w:w="0" w:type="auto"/>
          </w:tcPr>
          <w:p w14:paraId="7EF01722" w14:textId="7844236C" w:rsidR="008455DE" w:rsidRPr="00B64BC9" w:rsidRDefault="008455DE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05006">
              <w:rPr>
                <w:rFonts w:ascii="Times New Roman" w:hAnsi="Times New Roman" w:cs="Times New Roman"/>
                <w:sz w:val="20"/>
                <w:szCs w:val="20"/>
              </w:rPr>
              <w:t xml:space="preserve">Transmissão </w:t>
            </w:r>
            <w:r w:rsidR="004B79B4">
              <w:rPr>
                <w:rFonts w:ascii="Times New Roman" w:hAnsi="Times New Roman" w:cs="Times New Roman"/>
                <w:sz w:val="20"/>
                <w:szCs w:val="20"/>
              </w:rPr>
              <w:t>vertical</w:t>
            </w:r>
            <w:r w:rsidRPr="0080500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4B79B4">
              <w:rPr>
                <w:rFonts w:ascii="Times New Roman" w:hAnsi="Times New Roman" w:cs="Times New Roman"/>
                <w:sz w:val="20"/>
                <w:szCs w:val="20"/>
              </w:rPr>
              <w:t>por DCC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transVC)</w:t>
            </w:r>
          </w:p>
        </w:tc>
        <w:tc>
          <w:tcPr>
            <w:tcW w:w="0" w:type="auto"/>
          </w:tcPr>
          <w:p w14:paraId="5BB4726E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3496C233" w14:textId="77DB4278" w:rsidR="008455DE" w:rsidRPr="00B64BC9" w:rsidRDefault="00DB0E65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oeficiente de </w:t>
            </w:r>
            <w:r w:rsidR="004B79B4">
              <w:rPr>
                <w:rFonts w:ascii="Times New Roman" w:hAnsi="Times New Roman" w:cs="Times New Roman"/>
                <w:sz w:val="20"/>
                <w:szCs w:val="20"/>
              </w:rPr>
              <w:t xml:space="preserve">casos de DCC </w:t>
            </w:r>
            <w:r w:rsidR="004B79B4" w:rsidRPr="00805006">
              <w:rPr>
                <w:rFonts w:ascii="Times New Roman" w:hAnsi="Times New Roman" w:cs="Times New Roman"/>
                <w:sz w:val="20"/>
                <w:szCs w:val="20"/>
              </w:rPr>
              <w:t>congênita</w:t>
            </w:r>
          </w:p>
        </w:tc>
        <w:tc>
          <w:tcPr>
            <w:tcW w:w="1902" w:type="dxa"/>
          </w:tcPr>
          <w:p w14:paraId="16A4E902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PubMed, WoS, Scopus e Embase</w:t>
            </w:r>
          </w:p>
        </w:tc>
        <w:tc>
          <w:tcPr>
            <w:tcW w:w="1203" w:type="dxa"/>
          </w:tcPr>
          <w:p w14:paraId="4F8BBA55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0–2022</w:t>
            </w:r>
          </w:p>
        </w:tc>
        <w:tc>
          <w:tcPr>
            <w:tcW w:w="0" w:type="auto"/>
          </w:tcPr>
          <w:p w14:paraId="3E782918" w14:textId="4C76651A" w:rsidR="008455DE" w:rsidRPr="00B64BC9" w:rsidRDefault="000418C8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e trabalho</w:t>
            </w:r>
          </w:p>
        </w:tc>
      </w:tr>
      <w:tr w:rsidR="008455DE" w:rsidRPr="00B64BC9" w14:paraId="20443C38" w14:textId="77777777" w:rsidTr="00A537DB">
        <w:tc>
          <w:tcPr>
            <w:tcW w:w="0" w:type="auto"/>
            <w:gridSpan w:val="6"/>
            <w:tcBorders>
              <w:top w:val="single" w:sz="4" w:space="0" w:color="auto"/>
            </w:tcBorders>
          </w:tcPr>
          <w:p w14:paraId="61233F67" w14:textId="77777777" w:rsidR="008455DE" w:rsidRPr="00014D54" w:rsidRDefault="008455DE" w:rsidP="00A537DB">
            <w:pPr>
              <w:spacing w:line="36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014D54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Demografia e território</w:t>
            </w:r>
          </w:p>
        </w:tc>
      </w:tr>
      <w:tr w:rsidR="009F207E" w:rsidRPr="00B64BC9" w14:paraId="3D7CBC2E" w14:textId="77777777" w:rsidTr="00E87DF5">
        <w:tc>
          <w:tcPr>
            <w:tcW w:w="0" w:type="auto"/>
            <w:tcBorders>
              <w:top w:val="nil"/>
              <w:bottom w:val="nil"/>
            </w:tcBorders>
          </w:tcPr>
          <w:p w14:paraId="74C6F619" w14:textId="77777777" w:rsidR="008455DE" w:rsidRPr="00B64BC9" w:rsidRDefault="008455DE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014D54">
              <w:rPr>
                <w:rFonts w:ascii="Times New Roman" w:hAnsi="Times New Roman" w:cs="Times New Roman"/>
                <w:sz w:val="20"/>
                <w:szCs w:val="20"/>
              </w:rPr>
              <w:t xml:space="preserve">opulação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municipal</w:t>
            </w:r>
            <w:r w:rsidRPr="00014D54">
              <w:rPr>
                <w:rFonts w:ascii="Times New Roman" w:hAnsi="Times New Roman" w:cs="Times New Roman"/>
                <w:sz w:val="20"/>
                <w:szCs w:val="20"/>
              </w:rPr>
              <w:t xml:space="preserve"> residente médi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Pop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FDC2169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AFA643B" w14:textId="216F6801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édia de população residente por município</w:t>
            </w:r>
          </w:p>
        </w:tc>
        <w:tc>
          <w:tcPr>
            <w:tcW w:w="1902" w:type="dxa"/>
            <w:tcBorders>
              <w:top w:val="nil"/>
              <w:bottom w:val="nil"/>
            </w:tcBorders>
          </w:tcPr>
          <w:p w14:paraId="42E3EFEB" w14:textId="79A1622F" w:rsidR="008455DE" w:rsidRPr="00B64BC9" w:rsidRDefault="00E87DF5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ens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8455DE">
              <w:rPr>
                <w:rFonts w:ascii="Times New Roman" w:hAnsi="Times New Roman" w:cs="Times New Roman"/>
                <w:sz w:val="20"/>
                <w:szCs w:val="20"/>
              </w:rPr>
              <w:t>IBG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203" w:type="dxa"/>
            <w:tcBorders>
              <w:top w:val="nil"/>
              <w:bottom w:val="nil"/>
            </w:tcBorders>
          </w:tcPr>
          <w:p w14:paraId="3D77E4F6" w14:textId="3B17D795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0</w:t>
            </w:r>
            <w:r w:rsidR="00E87DF5">
              <w:rPr>
                <w:rFonts w:ascii="Times New Roman" w:hAnsi="Times New Roman" w:cs="Times New Roman"/>
                <w:sz w:val="20"/>
                <w:szCs w:val="20"/>
              </w:rPr>
              <w:t xml:space="preserve"> 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20</w:t>
            </w:r>
            <w:r w:rsidR="00E87DF5">
              <w:rPr>
                <w:rFonts w:ascii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B977BFF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e trabalho</w:t>
            </w:r>
          </w:p>
        </w:tc>
      </w:tr>
      <w:tr w:rsidR="009F207E" w:rsidRPr="00B64BC9" w14:paraId="0DD0A2ED" w14:textId="77777777" w:rsidTr="00E87DF5">
        <w:tc>
          <w:tcPr>
            <w:tcW w:w="0" w:type="auto"/>
            <w:tcBorders>
              <w:top w:val="nil"/>
              <w:bottom w:val="nil"/>
            </w:tcBorders>
          </w:tcPr>
          <w:p w14:paraId="754C02AE" w14:textId="77777777" w:rsidR="008455DE" w:rsidRPr="00B64BC9" w:rsidRDefault="008455DE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Área territorial (Area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00FC27A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7A48022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Área administrativa do município (em Km</w:t>
            </w:r>
            <w:r w:rsidRPr="00014D5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902" w:type="dxa"/>
            <w:tcBorders>
              <w:top w:val="nil"/>
              <w:bottom w:val="nil"/>
            </w:tcBorders>
          </w:tcPr>
          <w:p w14:paraId="7CD492EF" w14:textId="13532241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BGE</w:t>
            </w:r>
            <w:r w:rsidR="00E87DF5">
              <w:rPr>
                <w:rFonts w:ascii="Times New Roman" w:hAnsi="Times New Roman" w:cs="Times New Roman"/>
                <w:sz w:val="20"/>
                <w:szCs w:val="20"/>
              </w:rPr>
              <w:t xml:space="preserve"> Geociências</w:t>
            </w:r>
          </w:p>
        </w:tc>
        <w:tc>
          <w:tcPr>
            <w:tcW w:w="1203" w:type="dxa"/>
            <w:tcBorders>
              <w:top w:val="nil"/>
              <w:bottom w:val="nil"/>
            </w:tcBorders>
          </w:tcPr>
          <w:p w14:paraId="0215C8C0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2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8C30CD9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e trabalho</w:t>
            </w:r>
          </w:p>
        </w:tc>
      </w:tr>
      <w:tr w:rsidR="009F207E" w:rsidRPr="00B64BC9" w14:paraId="6F23E04F" w14:textId="77777777" w:rsidTr="00E87DF5">
        <w:tc>
          <w:tcPr>
            <w:tcW w:w="0" w:type="auto"/>
            <w:tcBorders>
              <w:top w:val="nil"/>
              <w:bottom w:val="nil"/>
            </w:tcBorders>
          </w:tcPr>
          <w:p w14:paraId="18070A29" w14:textId="77777777" w:rsidR="008455DE" w:rsidRPr="00B64BC9" w:rsidRDefault="008455DE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atitude do município (Y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11D72E0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1CCED1E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atitude do centroide do município (em graus decimais e Datum SIRGAS 2000)</w:t>
            </w:r>
          </w:p>
        </w:tc>
        <w:tc>
          <w:tcPr>
            <w:tcW w:w="1902" w:type="dxa"/>
            <w:tcBorders>
              <w:top w:val="nil"/>
              <w:bottom w:val="nil"/>
            </w:tcBorders>
          </w:tcPr>
          <w:p w14:paraId="6DB16765" w14:textId="32E3F171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BGE</w:t>
            </w:r>
            <w:r w:rsidR="00E87DF5">
              <w:rPr>
                <w:rFonts w:ascii="Times New Roman" w:hAnsi="Times New Roman" w:cs="Times New Roman"/>
                <w:sz w:val="20"/>
                <w:szCs w:val="20"/>
              </w:rPr>
              <w:t xml:space="preserve"> Geociências</w:t>
            </w:r>
          </w:p>
        </w:tc>
        <w:tc>
          <w:tcPr>
            <w:tcW w:w="1203" w:type="dxa"/>
            <w:tcBorders>
              <w:top w:val="nil"/>
              <w:bottom w:val="nil"/>
            </w:tcBorders>
          </w:tcPr>
          <w:p w14:paraId="49D8832E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2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22D4E5C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e trabalho</w:t>
            </w:r>
          </w:p>
        </w:tc>
      </w:tr>
      <w:tr w:rsidR="00E87DF5" w:rsidRPr="00B64BC9" w14:paraId="1351A07E" w14:textId="77777777" w:rsidTr="00E87DF5"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4E611C14" w14:textId="77777777" w:rsidR="008455DE" w:rsidRPr="00B64BC9" w:rsidRDefault="008455DE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ongitude do município (X)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7E7EFBF6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6894FE42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ongitude do centroide do município (em graus decimais e Datum SIRGAS 2000)</w:t>
            </w:r>
          </w:p>
        </w:tc>
        <w:tc>
          <w:tcPr>
            <w:tcW w:w="1902" w:type="dxa"/>
            <w:tcBorders>
              <w:top w:val="nil"/>
              <w:bottom w:val="single" w:sz="4" w:space="0" w:color="auto"/>
            </w:tcBorders>
          </w:tcPr>
          <w:p w14:paraId="36EB076A" w14:textId="6DB23E36" w:rsidR="008455DE" w:rsidRPr="00B64BC9" w:rsidRDefault="008455DE" w:rsidP="00A537DB">
            <w:pPr>
              <w:spacing w:line="360" w:lineRule="auto"/>
              <w:ind w:left="708" w:hanging="708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BGE</w:t>
            </w:r>
            <w:r w:rsidR="00E87DF5">
              <w:rPr>
                <w:rFonts w:ascii="Times New Roman" w:hAnsi="Times New Roman" w:cs="Times New Roman"/>
                <w:sz w:val="20"/>
                <w:szCs w:val="20"/>
              </w:rPr>
              <w:t xml:space="preserve"> Geociências</w:t>
            </w:r>
          </w:p>
        </w:tc>
        <w:tc>
          <w:tcPr>
            <w:tcW w:w="1203" w:type="dxa"/>
            <w:tcBorders>
              <w:top w:val="nil"/>
              <w:bottom w:val="single" w:sz="4" w:space="0" w:color="auto"/>
            </w:tcBorders>
          </w:tcPr>
          <w:p w14:paraId="71883463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21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114EB3BA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e trabalho</w:t>
            </w:r>
          </w:p>
        </w:tc>
      </w:tr>
      <w:tr w:rsidR="00E87DF5" w:rsidRPr="00B64BC9" w14:paraId="421963F1" w14:textId="77777777" w:rsidTr="0053106A">
        <w:tc>
          <w:tcPr>
            <w:tcW w:w="10466" w:type="dxa"/>
            <w:gridSpan w:val="6"/>
            <w:tcBorders>
              <w:top w:val="single" w:sz="4" w:space="0" w:color="auto"/>
              <w:bottom w:val="nil"/>
            </w:tcBorders>
          </w:tcPr>
          <w:p w14:paraId="3D74BA3C" w14:textId="5834A98B" w:rsidR="00E87DF5" w:rsidRPr="00E87DF5" w:rsidRDefault="00E87DF5" w:rsidP="00E87DF5">
            <w:pPr>
              <w:spacing w:line="36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E87DF5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Incidência de DCA</w:t>
            </w:r>
          </w:p>
        </w:tc>
      </w:tr>
      <w:tr w:rsidR="009F207E" w:rsidRPr="00B64BC9" w14:paraId="12BE7552" w14:textId="77777777" w:rsidTr="00E87DF5">
        <w:tc>
          <w:tcPr>
            <w:tcW w:w="0" w:type="auto"/>
            <w:tcBorders>
              <w:top w:val="nil"/>
              <w:bottom w:val="nil"/>
            </w:tcBorders>
          </w:tcPr>
          <w:p w14:paraId="5D2DCD47" w14:textId="58528F62" w:rsidR="00E87DF5" w:rsidRDefault="00E87DF5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axa média por município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128F3DC" w14:textId="77777777" w:rsidR="00E87DF5" w:rsidRPr="00B64BC9" w:rsidRDefault="00E87DF5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B201B4F" w14:textId="576CA23F" w:rsidR="00E87DF5" w:rsidRDefault="00E87DF5" w:rsidP="00E87DF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Pr="00E87DF5">
              <w:rPr>
                <w:rFonts w:ascii="Times New Roman" w:hAnsi="Times New Roman" w:cs="Times New Roman"/>
                <w:sz w:val="20"/>
                <w:szCs w:val="20"/>
              </w:rPr>
              <w:t>casos de DCA por município de infecção ou residência</w:t>
            </w:r>
            <w:r w:rsidR="009F207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7DF5">
              <w:rPr>
                <w:rFonts w:ascii="Times New Roman" w:hAnsi="Times New Roman" w:cs="Times New Roman"/>
                <w:sz w:val="20"/>
                <w:szCs w:val="20"/>
              </w:rPr>
              <w:t>/população residente médi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 *100 [</w:t>
            </w:r>
            <w:r w:rsidRPr="00E87DF5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omentári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: mesma base pop. da prevalência]</w:t>
            </w:r>
          </w:p>
        </w:tc>
        <w:tc>
          <w:tcPr>
            <w:tcW w:w="1902" w:type="dxa"/>
            <w:tcBorders>
              <w:top w:val="nil"/>
              <w:bottom w:val="nil"/>
            </w:tcBorders>
          </w:tcPr>
          <w:p w14:paraId="79C47E1D" w14:textId="075F28C2" w:rsidR="00E87DF5" w:rsidRDefault="00E87DF5" w:rsidP="00A537DB">
            <w:pPr>
              <w:spacing w:line="360" w:lineRule="auto"/>
              <w:ind w:left="708" w:hanging="708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INAN</w:t>
            </w:r>
          </w:p>
        </w:tc>
        <w:tc>
          <w:tcPr>
            <w:tcW w:w="1203" w:type="dxa"/>
            <w:tcBorders>
              <w:top w:val="nil"/>
              <w:bottom w:val="nil"/>
            </w:tcBorders>
          </w:tcPr>
          <w:p w14:paraId="02270544" w14:textId="3D5F1202" w:rsidR="00E87DF5" w:rsidRDefault="00E87DF5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1–202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E01B661" w14:textId="59665551" w:rsidR="00E87DF5" w:rsidRDefault="00E87DF5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e trabalho</w:t>
            </w:r>
          </w:p>
        </w:tc>
      </w:tr>
      <w:tr w:rsidR="009F207E" w:rsidRPr="00B64BC9" w14:paraId="3F3B9EAF" w14:textId="77777777" w:rsidTr="00E87DF5">
        <w:tc>
          <w:tcPr>
            <w:tcW w:w="0" w:type="auto"/>
            <w:tcBorders>
              <w:top w:val="nil"/>
              <w:bottom w:val="nil"/>
            </w:tcBorders>
          </w:tcPr>
          <w:p w14:paraId="0C92ECDD" w14:textId="2A4D4186" w:rsidR="009F207E" w:rsidRDefault="009F207E" w:rsidP="009F207E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7DF5">
              <w:rPr>
                <w:rFonts w:ascii="Times New Roman" w:hAnsi="Times New Roman" w:cs="Times New Roman"/>
                <w:sz w:val="20"/>
                <w:szCs w:val="20"/>
              </w:rPr>
              <w:t xml:space="preserve">Taxa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de conversão DCA em DCC</w:t>
            </w:r>
            <w:r w:rsidR="00334822">
              <w:rPr>
                <w:rFonts w:ascii="Times New Roman" w:hAnsi="Times New Roman" w:cs="Times New Roman"/>
                <w:sz w:val="20"/>
                <w:szCs w:val="20"/>
              </w:rPr>
              <w:t xml:space="preserve"> (IncDCA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B959EEB" w14:textId="77777777" w:rsidR="009F207E" w:rsidRPr="00B64BC9" w:rsidRDefault="009F207E" w:rsidP="009F20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5FE85E6" w14:textId="6E7AAFC6" w:rsidR="009F207E" w:rsidRDefault="009F207E" w:rsidP="009F20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DF5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taxa média </w:t>
            </w:r>
            <w:r w:rsidRPr="00E87DF5">
              <w:rPr>
                <w:rFonts w:ascii="Times New Roman" w:hAnsi="Times New Roman" w:cs="Times New Roman"/>
                <w:sz w:val="20"/>
                <w:szCs w:val="20"/>
              </w:rPr>
              <w:t xml:space="preserve">por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Pr="00E87DF5">
              <w:rPr>
                <w:rFonts w:ascii="Times New Roman" w:hAnsi="Times New Roman" w:cs="Times New Roman"/>
                <w:sz w:val="20"/>
                <w:szCs w:val="20"/>
              </w:rPr>
              <w:t>unicípi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 *(transmissão vertical por DC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/ transmissão vertical por DCC)</w:t>
            </w:r>
          </w:p>
        </w:tc>
        <w:tc>
          <w:tcPr>
            <w:tcW w:w="1902" w:type="dxa"/>
            <w:tcBorders>
              <w:top w:val="nil"/>
              <w:bottom w:val="nil"/>
            </w:tcBorders>
          </w:tcPr>
          <w:p w14:paraId="00638B05" w14:textId="225F89FF" w:rsidR="009F207E" w:rsidRDefault="009F207E" w:rsidP="009F207E">
            <w:pPr>
              <w:spacing w:line="360" w:lineRule="auto"/>
              <w:ind w:left="708" w:hanging="708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INAN</w:t>
            </w:r>
          </w:p>
        </w:tc>
        <w:tc>
          <w:tcPr>
            <w:tcW w:w="1203" w:type="dxa"/>
            <w:tcBorders>
              <w:top w:val="nil"/>
              <w:bottom w:val="nil"/>
            </w:tcBorders>
          </w:tcPr>
          <w:p w14:paraId="05D8F6B7" w14:textId="463DC5E4" w:rsidR="009F207E" w:rsidRDefault="009F207E" w:rsidP="009F20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1–202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F7D9149" w14:textId="4ADD95E4" w:rsidR="009F207E" w:rsidRDefault="009F207E" w:rsidP="009F20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e trabalho</w:t>
            </w:r>
          </w:p>
        </w:tc>
      </w:tr>
      <w:tr w:rsidR="00A94F64" w:rsidRPr="00B64BC9" w14:paraId="2F74B509" w14:textId="77777777" w:rsidTr="00E87DF5">
        <w:tc>
          <w:tcPr>
            <w:tcW w:w="0" w:type="auto"/>
            <w:tcBorders>
              <w:top w:val="nil"/>
              <w:bottom w:val="single" w:sz="8" w:space="0" w:color="auto"/>
            </w:tcBorders>
          </w:tcPr>
          <w:p w14:paraId="530146A3" w14:textId="4BD4DE2F" w:rsidR="00A94F64" w:rsidRDefault="00A94F64" w:rsidP="00A94F6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ransmissão vertical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or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DCA</w:t>
            </w:r>
          </w:p>
        </w:tc>
        <w:tc>
          <w:tcPr>
            <w:tcW w:w="0" w:type="auto"/>
            <w:tcBorders>
              <w:top w:val="nil"/>
              <w:bottom w:val="single" w:sz="8" w:space="0" w:color="auto"/>
            </w:tcBorders>
          </w:tcPr>
          <w:p w14:paraId="72FFC3BD" w14:textId="77777777" w:rsidR="00A94F64" w:rsidRPr="00B64BC9" w:rsidRDefault="00A94F64" w:rsidP="00A94F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single" w:sz="8" w:space="0" w:color="auto"/>
            </w:tcBorders>
          </w:tcPr>
          <w:p w14:paraId="59051269" w14:textId="44A9C639" w:rsidR="00A94F64" w:rsidRDefault="00DB0E65" w:rsidP="00A94F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oeficiente de </w:t>
            </w:r>
            <w:r w:rsidR="00A94F64">
              <w:rPr>
                <w:rFonts w:ascii="Times New Roman" w:hAnsi="Times New Roman" w:cs="Times New Roman"/>
                <w:sz w:val="20"/>
                <w:szCs w:val="20"/>
              </w:rPr>
              <w:t>casos de DC</w:t>
            </w:r>
            <w:r w:rsidR="00A94F64">
              <w:rPr>
                <w:rFonts w:ascii="Times New Roman" w:hAnsi="Times New Roman" w:cs="Times New Roman"/>
                <w:sz w:val="20"/>
                <w:szCs w:val="20"/>
              </w:rPr>
              <w:t>A</w:t>
            </w:r>
            <w:r w:rsidR="00A94F6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A94F64" w:rsidRPr="00805006">
              <w:rPr>
                <w:rFonts w:ascii="Times New Roman" w:hAnsi="Times New Roman" w:cs="Times New Roman"/>
                <w:sz w:val="20"/>
                <w:szCs w:val="20"/>
              </w:rPr>
              <w:t>congênita</w:t>
            </w:r>
          </w:p>
        </w:tc>
        <w:tc>
          <w:tcPr>
            <w:tcW w:w="1902" w:type="dxa"/>
            <w:tcBorders>
              <w:top w:val="nil"/>
              <w:bottom w:val="single" w:sz="8" w:space="0" w:color="auto"/>
            </w:tcBorders>
          </w:tcPr>
          <w:p w14:paraId="32A01D96" w14:textId="6DC1144B" w:rsidR="00A94F64" w:rsidRDefault="00A94F64" w:rsidP="00A94F64">
            <w:pPr>
              <w:spacing w:line="360" w:lineRule="auto"/>
              <w:ind w:left="708" w:hanging="708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INAN</w:t>
            </w:r>
          </w:p>
        </w:tc>
        <w:tc>
          <w:tcPr>
            <w:tcW w:w="1203" w:type="dxa"/>
            <w:tcBorders>
              <w:top w:val="nil"/>
              <w:bottom w:val="single" w:sz="8" w:space="0" w:color="auto"/>
            </w:tcBorders>
          </w:tcPr>
          <w:p w14:paraId="439BDC5B" w14:textId="23347A68" w:rsidR="00A94F64" w:rsidRDefault="00A94F64" w:rsidP="00A94F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1–2021</w:t>
            </w:r>
          </w:p>
        </w:tc>
        <w:tc>
          <w:tcPr>
            <w:tcW w:w="0" w:type="auto"/>
            <w:tcBorders>
              <w:top w:val="nil"/>
              <w:bottom w:val="single" w:sz="8" w:space="0" w:color="auto"/>
            </w:tcBorders>
          </w:tcPr>
          <w:p w14:paraId="4D61793B" w14:textId="2F48B6AF" w:rsidR="00A94F64" w:rsidRDefault="00A94F64" w:rsidP="00A94F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e trabalho</w:t>
            </w:r>
          </w:p>
        </w:tc>
      </w:tr>
    </w:tbl>
    <w:p w14:paraId="15D06835" w14:textId="77777777" w:rsidR="008455DE" w:rsidRDefault="008455DE" w:rsidP="008455DE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</w:pPr>
    </w:p>
    <w:p w14:paraId="1B806489" w14:textId="77777777" w:rsidR="008455DE" w:rsidRDefault="008455DE" w:rsidP="008455DE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</w:pPr>
    </w:p>
    <w:p w14:paraId="61EC3CCD" w14:textId="77777777" w:rsidR="008455DE" w:rsidRDefault="008455DE" w:rsidP="008455DE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</w:pPr>
    </w:p>
    <w:p w14:paraId="60B88CCB" w14:textId="77777777" w:rsidR="008455DE" w:rsidRDefault="008455DE">
      <w:pPr>
        <w:rPr>
          <w:rFonts w:ascii="Times New Roman" w:eastAsia="Times New Roman" w:hAnsi="Times New Roman" w:cs="Times New Roman"/>
          <w:bCs/>
          <w:color w:val="000000"/>
          <w:szCs w:val="20"/>
          <w:lang w:eastAsia="pt-BR"/>
        </w:rPr>
      </w:pPr>
    </w:p>
    <w:p w14:paraId="4B634D73" w14:textId="77777777" w:rsidR="008455DE" w:rsidRDefault="008455DE">
      <w:pPr>
        <w:rPr>
          <w:rFonts w:ascii="Times New Roman" w:eastAsia="Times New Roman" w:hAnsi="Times New Roman" w:cs="Times New Roman"/>
          <w:bCs/>
          <w:color w:val="000000"/>
          <w:szCs w:val="20"/>
          <w:lang w:eastAsia="pt-BR"/>
        </w:rPr>
        <w:sectPr w:rsidR="008455DE" w:rsidSect="008455DE">
          <w:pgSz w:w="11906" w:h="16838"/>
          <w:pgMar w:top="720" w:right="720" w:bottom="720" w:left="720" w:header="709" w:footer="709" w:gutter="0"/>
          <w:cols w:space="708"/>
          <w:docGrid w:linePitch="360"/>
        </w:sectPr>
      </w:pPr>
    </w:p>
    <w:p w14:paraId="632B6E24" w14:textId="3CE57AF2" w:rsidR="00EF00EF" w:rsidRPr="007E1206" w:rsidRDefault="00EF00EF" w:rsidP="00EF00EF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lastRenderedPageBreak/>
        <w:t>Tabela S</w:t>
      </w:r>
      <w:r w:rsidR="008455D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3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.</w:t>
      </w:r>
      <w:r w:rsidRPr="0082523F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 w:rsidR="00486D40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Estimativas de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prevalência de doença de Chagas </w:t>
      </w:r>
      <w:r w:rsidR="00486D40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na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população geral </w:t>
      </w:r>
      <w:r w:rsidR="00486D40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d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o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Bra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s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il</w:t>
      </w:r>
      <w:r w:rsidR="00486D40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segundo estudos </w:t>
      </w:r>
      <w:r w:rsidR="00CA09B2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publicados em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20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10</w:t>
      </w:r>
      <w:r w:rsidR="00CA09B2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–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2022</w:t>
      </w:r>
    </w:p>
    <w:tbl>
      <w:tblPr>
        <w:tblW w:w="0" w:type="auto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09"/>
        <w:gridCol w:w="904"/>
        <w:gridCol w:w="2131"/>
        <w:gridCol w:w="730"/>
        <w:gridCol w:w="862"/>
        <w:gridCol w:w="1365"/>
        <w:gridCol w:w="1548"/>
        <w:gridCol w:w="2107"/>
        <w:gridCol w:w="1005"/>
        <w:gridCol w:w="1356"/>
        <w:gridCol w:w="641"/>
        <w:gridCol w:w="1140"/>
      </w:tblGrid>
      <w:tr w:rsidR="00486D40" w:rsidRPr="00D34641" w14:paraId="5A5B7B37" w14:textId="77777777" w:rsidTr="003F139B">
        <w:trPr>
          <w:cantSplit/>
          <w:jc w:val="center"/>
        </w:trPr>
        <w:tc>
          <w:tcPr>
            <w:tcW w:w="1609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142D4135" w14:textId="77777777" w:rsidR="00486D40" w:rsidRDefault="00486D40" w:rsidP="00513EBF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utores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 / </w:t>
            </w:r>
          </w:p>
          <w:p w14:paraId="272B57D6" w14:textId="77777777" w:rsidR="00486D40" w:rsidRPr="00AE1A3D" w:rsidRDefault="00486D40" w:rsidP="00513EBF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no de publicação</w:t>
            </w:r>
          </w:p>
        </w:tc>
        <w:tc>
          <w:tcPr>
            <w:tcW w:w="90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44D56E74" w14:textId="77777777" w:rsidR="00486D40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Período de </w:t>
            </w:r>
          </w:p>
          <w:p w14:paraId="4AFB3D71" w14:textId="77777777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u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23710812" w14:textId="77777777" w:rsidR="00486D40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Local de estudo</w:t>
            </w:r>
          </w:p>
          <w:p w14:paraId="424F6338" w14:textId="77777777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(Localidade, município)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7A9E3C86" w14:textId="77777777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a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2384D113" w14:textId="77777777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Regi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055993C" w14:textId="6D52A595" w:rsidR="00486D40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gem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39558B10" w14:textId="489612A1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ste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21C4B164" w14:textId="77777777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11D6153C" w14:textId="77777777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Grupo de idade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CF95259" w14:textId="77777777" w:rsidR="00486D40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amanho da 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3D8F8F8" w14:textId="77777777" w:rsidR="00486D40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Caso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5D43DBA" w14:textId="77777777" w:rsidR="00486D40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Prevalência</w:t>
            </w:r>
          </w:p>
        </w:tc>
      </w:tr>
      <w:tr w:rsidR="003F139B" w:rsidRPr="00D34641" w14:paraId="29DC600D" w14:textId="77777777" w:rsidTr="003F139B">
        <w:trPr>
          <w:cantSplit/>
          <w:jc w:val="center"/>
        </w:trPr>
        <w:tc>
          <w:tcPr>
            <w:tcW w:w="1609" w:type="dxa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0292CAB8" w14:textId="2B983B4B" w:rsidR="00486D40" w:rsidRPr="00AE1A3D" w:rsidRDefault="00486D40" w:rsidP="00513EBF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Freitas et al. 2017</w:t>
            </w:r>
            <w:r w:rsidR="000418C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4)</w:t>
            </w:r>
          </w:p>
        </w:tc>
        <w:tc>
          <w:tcPr>
            <w:tcW w:w="904" w:type="dxa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5477B13C" w14:textId="1E91E0FA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3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0ED73414" w14:textId="3FE852C8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Sete unidades de saúde, </w:t>
            </w:r>
            <w:r w:rsidRPr="00E711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Limoeiro do Nort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70F58F3F" w14:textId="323A436D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178555A1" w14:textId="16608D41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5C2DDB39" w14:textId="469A7F2D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Unidade de saúd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7132D122" w14:textId="18A1728C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IHA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458E08C7" w14:textId="741F34FB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74F384D8" w14:textId="528C7320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–86 anos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3D3C4868" w14:textId="779CDF38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12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4CB29406" w14:textId="6F2D143A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4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79E586A3" w14:textId="24BE3A57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,2%</w:t>
            </w:r>
          </w:p>
        </w:tc>
      </w:tr>
      <w:tr w:rsidR="00486D40" w:rsidRPr="00D34641" w14:paraId="50C49169" w14:textId="77777777" w:rsidTr="003F139B">
        <w:trPr>
          <w:cantSplit/>
          <w:jc w:val="center"/>
        </w:trPr>
        <w:tc>
          <w:tcPr>
            <w:tcW w:w="1609" w:type="dxa"/>
            <w:shd w:val="clear" w:color="auto" w:fill="auto"/>
            <w:vAlign w:val="center"/>
          </w:tcPr>
          <w:p w14:paraId="065D8EBE" w14:textId="312496AD" w:rsidR="00486D40" w:rsidRPr="00AE1A3D" w:rsidRDefault="00486D40" w:rsidP="00A569C0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Lima et al. 2012</w:t>
            </w:r>
            <w:r w:rsidR="000418C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1)</w:t>
            </w:r>
          </w:p>
        </w:tc>
        <w:tc>
          <w:tcPr>
            <w:tcW w:w="904" w:type="dxa"/>
            <w:shd w:val="clear" w:color="auto" w:fill="auto"/>
            <w:vAlign w:val="center"/>
          </w:tcPr>
          <w:p w14:paraId="4E39D575" w14:textId="673C021C" w:rsidR="00486D40" w:rsidRPr="00AE1A3D" w:rsidRDefault="00486D40" w:rsidP="00A569C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4–200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BBEB974" w14:textId="0429E88F" w:rsidR="00486D40" w:rsidRPr="00AE1A3D" w:rsidRDefault="00486D40" w:rsidP="00A569C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Quatro comunidades em </w:t>
            </w:r>
            <w:r w:rsidRPr="005F7E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Jaguaruan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EDD69B5" w14:textId="56CB5724" w:rsidR="00486D40" w:rsidRPr="00AE1A3D" w:rsidRDefault="00486D40" w:rsidP="00A569C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F2D4B67" w14:textId="51DAEBD3" w:rsidR="00486D40" w:rsidRPr="00AE1A3D" w:rsidRDefault="00486D40" w:rsidP="00A569C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2E01981F" w14:textId="5695DF22" w:rsidR="00486D40" w:rsidRPr="00AE1A3D" w:rsidRDefault="00486D40" w:rsidP="00A569C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7B271A1" w14:textId="4E9E0141" w:rsidR="00486D40" w:rsidRPr="00AE1A3D" w:rsidRDefault="00486D40" w:rsidP="00A569C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FA, ELISA, PCR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3BE04B4" w14:textId="1EA2F5A7" w:rsidR="00486D40" w:rsidRPr="00AE1A3D" w:rsidRDefault="00486D40" w:rsidP="00A569C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BC757B6" w14:textId="6C8C87FF" w:rsidR="00486D40" w:rsidRPr="00AE1A3D" w:rsidRDefault="00486D40" w:rsidP="00A569C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40+ anos</w:t>
            </w:r>
          </w:p>
        </w:tc>
        <w:tc>
          <w:tcPr>
            <w:tcW w:w="0" w:type="auto"/>
            <w:vAlign w:val="center"/>
          </w:tcPr>
          <w:p w14:paraId="097CD7BB" w14:textId="3D32BE34" w:rsidR="00486D40" w:rsidRPr="00AE1A3D" w:rsidRDefault="00486D40" w:rsidP="00A569C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2907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076</w:t>
            </w:r>
          </w:p>
        </w:tc>
        <w:tc>
          <w:tcPr>
            <w:tcW w:w="0" w:type="auto"/>
            <w:vAlign w:val="center"/>
          </w:tcPr>
          <w:p w14:paraId="156CE904" w14:textId="5EB7A52F" w:rsidR="00486D40" w:rsidRPr="00AE1A3D" w:rsidRDefault="00486D40" w:rsidP="00A569C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3</w:t>
            </w:r>
          </w:p>
        </w:tc>
        <w:tc>
          <w:tcPr>
            <w:tcW w:w="0" w:type="auto"/>
            <w:vAlign w:val="center"/>
          </w:tcPr>
          <w:p w14:paraId="0E340E41" w14:textId="4648E32D" w:rsidR="00486D40" w:rsidRPr="00AE1A3D" w:rsidRDefault="00486D40" w:rsidP="00A569C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,2%</w:t>
            </w:r>
          </w:p>
        </w:tc>
      </w:tr>
      <w:tr w:rsidR="00486D40" w:rsidRPr="00D34641" w14:paraId="137D4D73" w14:textId="77777777" w:rsidTr="003F139B">
        <w:trPr>
          <w:cantSplit/>
          <w:jc w:val="center"/>
        </w:trPr>
        <w:tc>
          <w:tcPr>
            <w:tcW w:w="1609" w:type="dxa"/>
            <w:shd w:val="clear" w:color="auto" w:fill="auto"/>
            <w:vAlign w:val="center"/>
          </w:tcPr>
          <w:p w14:paraId="200B51F9" w14:textId="3F6D9759" w:rsidR="00486D40" w:rsidRPr="00AE1A3D" w:rsidRDefault="00486D40" w:rsidP="00E87064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Matos et al. 2014</w:t>
            </w:r>
            <w:r w:rsidR="000418C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2)</w:t>
            </w:r>
          </w:p>
        </w:tc>
        <w:tc>
          <w:tcPr>
            <w:tcW w:w="904" w:type="dxa"/>
            <w:shd w:val="clear" w:color="auto" w:fill="auto"/>
            <w:vAlign w:val="center"/>
          </w:tcPr>
          <w:p w14:paraId="6D54755A" w14:textId="45574484" w:rsidR="00486D40" w:rsidRPr="00AE1A3D" w:rsidRDefault="00486D40" w:rsidP="00E87064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1–201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C26EADD" w14:textId="3CB8C5A1" w:rsidR="00486D40" w:rsidRPr="00AE1A3D" w:rsidRDefault="00486D40" w:rsidP="00E87064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ção residente de Bambuí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C0D1326" w14:textId="666695BF" w:rsidR="00486D40" w:rsidRPr="00AE1A3D" w:rsidRDefault="00486D40" w:rsidP="00E87064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CA48419" w14:textId="7344C721" w:rsidR="00486D40" w:rsidRPr="00AE1A3D" w:rsidRDefault="00486D40" w:rsidP="00E87064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vAlign w:val="center"/>
          </w:tcPr>
          <w:p w14:paraId="1CA80ED1" w14:textId="57C9E06E" w:rsidR="00486D40" w:rsidRPr="00AE1A3D" w:rsidRDefault="00486D40" w:rsidP="00E87064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E6CB77B" w14:textId="44E089C4" w:rsidR="00486D40" w:rsidRPr="00AE1A3D" w:rsidRDefault="00486D40" w:rsidP="00E87064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IH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BC7C206" w14:textId="4468A2D7" w:rsidR="00486D40" w:rsidRPr="00AE1A3D" w:rsidRDefault="00486D40" w:rsidP="00E87064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96B3FEF" w14:textId="7B12D4DD" w:rsidR="00486D40" w:rsidRPr="00AE1A3D" w:rsidRDefault="00486D40" w:rsidP="00E87064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–99 anos</w:t>
            </w:r>
          </w:p>
        </w:tc>
        <w:tc>
          <w:tcPr>
            <w:tcW w:w="0" w:type="auto"/>
            <w:vAlign w:val="center"/>
          </w:tcPr>
          <w:p w14:paraId="2280B946" w14:textId="7E06D7C5" w:rsidR="00486D40" w:rsidRPr="00AE1A3D" w:rsidRDefault="00486D40" w:rsidP="00E87064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782</w:t>
            </w:r>
          </w:p>
        </w:tc>
        <w:tc>
          <w:tcPr>
            <w:tcW w:w="0" w:type="auto"/>
            <w:vAlign w:val="center"/>
          </w:tcPr>
          <w:p w14:paraId="3F50793D" w14:textId="2900B63E" w:rsidR="00486D40" w:rsidRPr="00AE1A3D" w:rsidRDefault="00486D40" w:rsidP="00E87064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38</w:t>
            </w:r>
          </w:p>
        </w:tc>
        <w:tc>
          <w:tcPr>
            <w:tcW w:w="0" w:type="auto"/>
            <w:vAlign w:val="center"/>
          </w:tcPr>
          <w:p w14:paraId="0D47E597" w14:textId="66A2AE8C" w:rsidR="00486D40" w:rsidRPr="00AE1A3D" w:rsidRDefault="00486D40" w:rsidP="00E87064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7,7%</w:t>
            </w:r>
          </w:p>
        </w:tc>
      </w:tr>
      <w:tr w:rsidR="00486D40" w:rsidRPr="00D34641" w14:paraId="6FCF1674" w14:textId="77777777" w:rsidTr="003F139B">
        <w:trPr>
          <w:cantSplit/>
          <w:jc w:val="center"/>
        </w:trPr>
        <w:tc>
          <w:tcPr>
            <w:tcW w:w="1609" w:type="dxa"/>
            <w:shd w:val="clear" w:color="auto" w:fill="auto"/>
            <w:vAlign w:val="center"/>
          </w:tcPr>
          <w:p w14:paraId="4910E64E" w14:textId="6CEA5DB8" w:rsidR="00486D40" w:rsidRPr="00AE1A3D" w:rsidRDefault="00486D40" w:rsidP="00BF4439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 w:rsidRPr="00BF443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ilva-Grecco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et al. 2010</w:t>
            </w:r>
            <w:r w:rsidR="000418C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31</w:t>
            </w:r>
            <w:r w:rsidR="000418C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904" w:type="dxa"/>
            <w:shd w:val="clear" w:color="auto" w:fill="auto"/>
            <w:vAlign w:val="center"/>
          </w:tcPr>
          <w:p w14:paraId="28601AA6" w14:textId="09170B40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9EB23C1" w14:textId="3D8D11AE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ção residente de Água Comprid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CC7679A" w14:textId="65998E72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8DE332C" w14:textId="1BB4F145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vAlign w:val="center"/>
          </w:tcPr>
          <w:p w14:paraId="329F7ABB" w14:textId="073A4E3B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F5DE99C" w14:textId="62B6E553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IH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0D80295" w14:textId="1D8889AE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9E7B9CF" w14:textId="54173E7C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</w:t>
            </w:r>
          </w:p>
        </w:tc>
        <w:tc>
          <w:tcPr>
            <w:tcW w:w="0" w:type="auto"/>
            <w:vAlign w:val="center"/>
          </w:tcPr>
          <w:p w14:paraId="49D0366E" w14:textId="0697314B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98</w:t>
            </w:r>
          </w:p>
        </w:tc>
        <w:tc>
          <w:tcPr>
            <w:tcW w:w="0" w:type="auto"/>
            <w:vAlign w:val="center"/>
          </w:tcPr>
          <w:p w14:paraId="53C5057B" w14:textId="2B8E7EF7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55</w:t>
            </w:r>
          </w:p>
        </w:tc>
        <w:tc>
          <w:tcPr>
            <w:tcW w:w="0" w:type="auto"/>
            <w:vAlign w:val="center"/>
          </w:tcPr>
          <w:p w14:paraId="487032A0" w14:textId="4C53BE0D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5,6%</w:t>
            </w:r>
          </w:p>
        </w:tc>
      </w:tr>
      <w:tr w:rsidR="00486D40" w:rsidRPr="00D34641" w14:paraId="3FCB86AB" w14:textId="77777777" w:rsidTr="003F139B">
        <w:trPr>
          <w:cantSplit/>
          <w:jc w:val="center"/>
        </w:trPr>
        <w:tc>
          <w:tcPr>
            <w:tcW w:w="1609" w:type="dxa"/>
            <w:shd w:val="clear" w:color="auto" w:fill="auto"/>
            <w:vAlign w:val="center"/>
          </w:tcPr>
          <w:p w14:paraId="769D5F24" w14:textId="000981C9" w:rsidR="00486D40" w:rsidRPr="00AE1A3D" w:rsidRDefault="00486D40" w:rsidP="00BF4439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8)</w:t>
            </w:r>
          </w:p>
        </w:tc>
        <w:tc>
          <w:tcPr>
            <w:tcW w:w="904" w:type="dxa"/>
            <w:shd w:val="clear" w:color="auto" w:fill="auto"/>
            <w:vAlign w:val="center"/>
          </w:tcPr>
          <w:p w14:paraId="0E57E3CA" w14:textId="45783197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CCA6BA9" w14:textId="6F3EA5DF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Apodi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C9123D6" w14:textId="1FB4DD36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718A2BB" w14:textId="522B9C46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44875448" w14:textId="1BF7EBAB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727BF8B" w14:textId="75C314D9" w:rsidR="00486D40" w:rsidRPr="00D64E02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AEC08A4" w14:textId="4F38549A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C1470EA" w14:textId="3EE00959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vAlign w:val="center"/>
          </w:tcPr>
          <w:p w14:paraId="373CAC3B" w14:textId="755EA8C8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35</w:t>
            </w:r>
          </w:p>
        </w:tc>
        <w:tc>
          <w:tcPr>
            <w:tcW w:w="0" w:type="auto"/>
            <w:vAlign w:val="center"/>
          </w:tcPr>
          <w:p w14:paraId="2DA82A94" w14:textId="02C76CD1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1</w:t>
            </w:r>
          </w:p>
        </w:tc>
        <w:tc>
          <w:tcPr>
            <w:tcW w:w="0" w:type="auto"/>
            <w:vAlign w:val="center"/>
          </w:tcPr>
          <w:p w14:paraId="27762CC2" w14:textId="5A3956A4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,3%</w:t>
            </w:r>
          </w:p>
        </w:tc>
      </w:tr>
      <w:tr w:rsidR="00486D40" w:rsidRPr="00D34641" w14:paraId="6B5D30F1" w14:textId="77777777" w:rsidTr="003F139B">
        <w:trPr>
          <w:cantSplit/>
          <w:jc w:val="center"/>
        </w:trPr>
        <w:tc>
          <w:tcPr>
            <w:tcW w:w="1609" w:type="dxa"/>
            <w:shd w:val="clear" w:color="auto" w:fill="auto"/>
            <w:vAlign w:val="center"/>
          </w:tcPr>
          <w:p w14:paraId="546232E4" w14:textId="77777777" w:rsidR="00486D40" w:rsidRDefault="00486D40" w:rsidP="00FF6F0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</w:p>
          <w:p w14:paraId="7DFA258F" w14:textId="5647466B" w:rsidR="003F139B" w:rsidRPr="00AE1A3D" w:rsidRDefault="003F139B" w:rsidP="00FF6F0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(28)</w:t>
            </w:r>
          </w:p>
        </w:tc>
        <w:tc>
          <w:tcPr>
            <w:tcW w:w="904" w:type="dxa"/>
            <w:shd w:val="clear" w:color="auto" w:fill="auto"/>
            <w:vAlign w:val="center"/>
          </w:tcPr>
          <w:p w14:paraId="007FDE2F" w14:textId="51577BE0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47B4EAC" w14:textId="2438F405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araúba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985ECA9" w14:textId="17C0B952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1D4DBF9" w14:textId="579231F7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785B0CA6" w14:textId="1E93ACE5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E07AB5C" w14:textId="796F2A3C" w:rsidR="00486D40" w:rsidRPr="00D64E02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745C257" w14:textId="5428161E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A3D35E1" w14:textId="524E6A23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vAlign w:val="center"/>
          </w:tcPr>
          <w:p w14:paraId="4948F45F" w14:textId="6964AD11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78</w:t>
            </w:r>
          </w:p>
        </w:tc>
        <w:tc>
          <w:tcPr>
            <w:tcW w:w="0" w:type="auto"/>
            <w:vAlign w:val="center"/>
          </w:tcPr>
          <w:p w14:paraId="0ED3AF1D" w14:textId="7FFF9FE6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9</w:t>
            </w:r>
          </w:p>
        </w:tc>
        <w:tc>
          <w:tcPr>
            <w:tcW w:w="0" w:type="auto"/>
            <w:vAlign w:val="center"/>
          </w:tcPr>
          <w:p w14:paraId="69F1B3C4" w14:textId="64BDB887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0,3%</w:t>
            </w:r>
          </w:p>
        </w:tc>
      </w:tr>
      <w:tr w:rsidR="00486D40" w:rsidRPr="00D34641" w14:paraId="65A37C80" w14:textId="77777777" w:rsidTr="003F139B">
        <w:trPr>
          <w:cantSplit/>
          <w:jc w:val="center"/>
        </w:trPr>
        <w:tc>
          <w:tcPr>
            <w:tcW w:w="1609" w:type="dxa"/>
            <w:shd w:val="clear" w:color="auto" w:fill="auto"/>
            <w:vAlign w:val="center"/>
          </w:tcPr>
          <w:p w14:paraId="56F28F7A" w14:textId="77777777" w:rsidR="00486D40" w:rsidRDefault="00486D40" w:rsidP="00FF6F0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</w:p>
          <w:p w14:paraId="712B76F9" w14:textId="32770D38" w:rsidR="003F139B" w:rsidRPr="00AE1A3D" w:rsidRDefault="003F139B" w:rsidP="00FF6F0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(28)</w:t>
            </w:r>
          </w:p>
        </w:tc>
        <w:tc>
          <w:tcPr>
            <w:tcW w:w="904" w:type="dxa"/>
            <w:shd w:val="clear" w:color="auto" w:fill="auto"/>
            <w:vAlign w:val="center"/>
          </w:tcPr>
          <w:p w14:paraId="2B801E2D" w14:textId="3939261E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D127797" w14:textId="73B0095B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Francisco Danta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882D47D" w14:textId="2F962A00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E1EAA55" w14:textId="2ED60DFB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1AA8A803" w14:textId="64E31F16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9796084" w14:textId="1E898076" w:rsidR="00486D40" w:rsidRPr="00D64E02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0784F12" w14:textId="5EFA344B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27E11F8" w14:textId="254AAFFC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vAlign w:val="center"/>
          </w:tcPr>
          <w:p w14:paraId="69844C48" w14:textId="62BEA965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6</w:t>
            </w:r>
          </w:p>
        </w:tc>
        <w:tc>
          <w:tcPr>
            <w:tcW w:w="0" w:type="auto"/>
            <w:vAlign w:val="center"/>
          </w:tcPr>
          <w:p w14:paraId="136F434C" w14:textId="0CA63E48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vAlign w:val="center"/>
          </w:tcPr>
          <w:p w14:paraId="2E75659F" w14:textId="5D5D02E9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486D40" w:rsidRPr="00D34641" w14:paraId="617E9815" w14:textId="77777777" w:rsidTr="003F139B">
        <w:trPr>
          <w:cantSplit/>
          <w:jc w:val="center"/>
        </w:trPr>
        <w:tc>
          <w:tcPr>
            <w:tcW w:w="1609" w:type="dxa"/>
            <w:shd w:val="clear" w:color="auto" w:fill="auto"/>
            <w:vAlign w:val="center"/>
          </w:tcPr>
          <w:p w14:paraId="4D6296A8" w14:textId="77777777" w:rsidR="00486D40" w:rsidRDefault="00486D40" w:rsidP="00FF6F0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</w:p>
          <w:p w14:paraId="4BEC2B1E" w14:textId="5A3A77E8" w:rsidR="003F139B" w:rsidRPr="00AE1A3D" w:rsidRDefault="003F139B" w:rsidP="00FF6F0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(28)</w:t>
            </w:r>
          </w:p>
        </w:tc>
        <w:tc>
          <w:tcPr>
            <w:tcW w:w="904" w:type="dxa"/>
            <w:shd w:val="clear" w:color="auto" w:fill="auto"/>
            <w:vAlign w:val="center"/>
          </w:tcPr>
          <w:p w14:paraId="3E3EF7F6" w14:textId="721D3AF0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0BB7EF2" w14:textId="432FBA6B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Frutuoso Gome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401D6F2" w14:textId="782F26A4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59FAAE6" w14:textId="43EA6CCC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37AB10FD" w14:textId="135C9478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96C211A" w14:textId="670A3A71" w:rsidR="00486D40" w:rsidRPr="00D64E02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43EE3B2" w14:textId="7F5C4617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BB20A2B" w14:textId="07D41B62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vAlign w:val="center"/>
          </w:tcPr>
          <w:p w14:paraId="683CD9AD" w14:textId="7FEE9043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4</w:t>
            </w:r>
          </w:p>
        </w:tc>
        <w:tc>
          <w:tcPr>
            <w:tcW w:w="0" w:type="auto"/>
            <w:vAlign w:val="center"/>
          </w:tcPr>
          <w:p w14:paraId="0177BBAF" w14:textId="60B01038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vAlign w:val="center"/>
          </w:tcPr>
          <w:p w14:paraId="6967E963" w14:textId="544585C0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486D40" w:rsidRPr="00D34641" w14:paraId="17FC12D8" w14:textId="77777777" w:rsidTr="003F139B">
        <w:trPr>
          <w:cantSplit/>
          <w:jc w:val="center"/>
        </w:trPr>
        <w:tc>
          <w:tcPr>
            <w:tcW w:w="1609" w:type="dxa"/>
            <w:shd w:val="clear" w:color="auto" w:fill="auto"/>
            <w:vAlign w:val="center"/>
          </w:tcPr>
          <w:p w14:paraId="59AAF3E1" w14:textId="77777777" w:rsidR="00486D40" w:rsidRDefault="00486D40" w:rsidP="00FF6F0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</w:p>
          <w:p w14:paraId="509D4029" w14:textId="0E5AD8E1" w:rsidR="003F139B" w:rsidRPr="00AE1A3D" w:rsidRDefault="003F139B" w:rsidP="00FF6F0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(28)</w:t>
            </w:r>
          </w:p>
        </w:tc>
        <w:tc>
          <w:tcPr>
            <w:tcW w:w="904" w:type="dxa"/>
            <w:shd w:val="clear" w:color="auto" w:fill="auto"/>
            <w:vAlign w:val="center"/>
          </w:tcPr>
          <w:p w14:paraId="3BB33944" w14:textId="0B8996CC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5A8AD68" w14:textId="0B381F8A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Gov. Dix-Sept Rosad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3116878" w14:textId="30F25155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DE17679" w14:textId="5B2708D0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60C56B62" w14:textId="0389F2BA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D8AC03E" w14:textId="24D2148C" w:rsidR="00486D40" w:rsidRPr="00D64E02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EFE04E1" w14:textId="29C55BFC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20E1D67" w14:textId="24E81D84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vAlign w:val="center"/>
          </w:tcPr>
          <w:p w14:paraId="228AE764" w14:textId="44F87B73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12</w:t>
            </w:r>
          </w:p>
        </w:tc>
        <w:tc>
          <w:tcPr>
            <w:tcW w:w="0" w:type="auto"/>
            <w:vAlign w:val="center"/>
          </w:tcPr>
          <w:p w14:paraId="45DB9B41" w14:textId="5D6B19CC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</w:t>
            </w:r>
          </w:p>
        </w:tc>
        <w:tc>
          <w:tcPr>
            <w:tcW w:w="0" w:type="auto"/>
            <w:vAlign w:val="center"/>
          </w:tcPr>
          <w:p w14:paraId="14DFE1BC" w14:textId="0A29002D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%</w:t>
            </w:r>
          </w:p>
        </w:tc>
      </w:tr>
      <w:tr w:rsidR="003F139B" w:rsidRPr="009A2FD5" w14:paraId="45A409B9" w14:textId="77777777" w:rsidTr="003F139B">
        <w:trPr>
          <w:cantSplit/>
          <w:jc w:val="center"/>
        </w:trPr>
        <w:tc>
          <w:tcPr>
            <w:tcW w:w="1609" w:type="dxa"/>
            <w:shd w:val="clear" w:color="000000" w:fill="FFFFFF"/>
            <w:vAlign w:val="center"/>
          </w:tcPr>
          <w:p w14:paraId="609384A3" w14:textId="77777777" w:rsidR="00486D40" w:rsidRDefault="00486D40" w:rsidP="00FF6F0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</w:p>
          <w:p w14:paraId="3C6B9F3E" w14:textId="1654574E" w:rsidR="003F139B" w:rsidRPr="00AE1A3D" w:rsidRDefault="003F139B" w:rsidP="00FF6F0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(28)</w:t>
            </w:r>
          </w:p>
        </w:tc>
        <w:tc>
          <w:tcPr>
            <w:tcW w:w="904" w:type="dxa"/>
            <w:shd w:val="clear" w:color="000000" w:fill="FFFFFF"/>
            <w:vAlign w:val="center"/>
          </w:tcPr>
          <w:p w14:paraId="07C8DEE6" w14:textId="55BED35B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01BDB12" w14:textId="05F35D6A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Lucréci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7B02041" w14:textId="385C6565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AD20182" w14:textId="4BAAB5D9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794A559" w14:textId="6F0F1DB8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5908BEE" w14:textId="65353EA8" w:rsidR="00486D40" w:rsidRPr="00D64E02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554E9AE" w14:textId="7D43A5C3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5955EE0" w14:textId="1AEB2B10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E6586B9" w14:textId="48B36E9E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7EE4EC2" w14:textId="70C97EB3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C504384" w14:textId="61F887A0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,8%</w:t>
            </w:r>
          </w:p>
        </w:tc>
      </w:tr>
      <w:tr w:rsidR="003F139B" w:rsidRPr="009A2FD5" w14:paraId="12AA988C" w14:textId="77777777" w:rsidTr="003F139B">
        <w:trPr>
          <w:cantSplit/>
          <w:jc w:val="center"/>
        </w:trPr>
        <w:tc>
          <w:tcPr>
            <w:tcW w:w="1609" w:type="dxa"/>
            <w:shd w:val="clear" w:color="000000" w:fill="FFFFFF"/>
            <w:vAlign w:val="center"/>
          </w:tcPr>
          <w:p w14:paraId="48B431A5" w14:textId="77777777" w:rsidR="00486D40" w:rsidRDefault="00486D40" w:rsidP="00FF6F0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</w:p>
          <w:p w14:paraId="4115D26D" w14:textId="43E16F51" w:rsidR="003F139B" w:rsidRPr="00AE1A3D" w:rsidRDefault="003F139B" w:rsidP="00FF6F0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(28)</w:t>
            </w:r>
          </w:p>
        </w:tc>
        <w:tc>
          <w:tcPr>
            <w:tcW w:w="904" w:type="dxa"/>
            <w:shd w:val="clear" w:color="000000" w:fill="FFFFFF"/>
            <w:vAlign w:val="center"/>
          </w:tcPr>
          <w:p w14:paraId="7D367FBA" w14:textId="2AD83256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ECF047F" w14:textId="1EEB9A8C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Luís Gome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6EC54C7" w14:textId="69F4EAEB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37D2B90" w14:textId="73E52796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0EE521D" w14:textId="392CAD1D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3FD01EA" w14:textId="3FA0BCE6" w:rsidR="00486D40" w:rsidRPr="00D64E02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C3F363E" w14:textId="6F45C28C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0109FE5" w14:textId="1AFDFEC0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8D2F6F2" w14:textId="01BBC780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0588B56" w14:textId="7D0E7FD3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FE651E3" w14:textId="1677F7B1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3F139B" w:rsidRPr="009A2FD5" w14:paraId="45DAB83A" w14:textId="77777777" w:rsidTr="003F139B">
        <w:trPr>
          <w:cantSplit/>
          <w:jc w:val="center"/>
        </w:trPr>
        <w:tc>
          <w:tcPr>
            <w:tcW w:w="1609" w:type="dxa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4D170B2" w14:textId="77777777" w:rsidR="00486D40" w:rsidRDefault="00486D40" w:rsidP="00486D40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</w:p>
          <w:p w14:paraId="562685AD" w14:textId="61DD26D7" w:rsidR="003F139B" w:rsidRPr="00AE1A3D" w:rsidRDefault="003F139B" w:rsidP="00486D40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(28)</w:t>
            </w:r>
          </w:p>
        </w:tc>
        <w:tc>
          <w:tcPr>
            <w:tcW w:w="904" w:type="dxa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EE31704" w14:textId="6A5CD09B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08F6ADC7" w14:textId="05BBCCEA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ossoró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A755D0B" w14:textId="10B0D120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037F6037" w14:textId="6A53813A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EB18B74" w14:textId="20918EA6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489AE324" w14:textId="0B1A4475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908A8A7" w14:textId="09C1014B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C3B00EF" w14:textId="4C5B43FB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E9FAAD0" w14:textId="644BD4B0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68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2E68CD2C" w14:textId="4C2B6257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0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0593E223" w14:textId="37688DDB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,7%</w:t>
            </w:r>
          </w:p>
        </w:tc>
      </w:tr>
    </w:tbl>
    <w:p w14:paraId="32B24EA1" w14:textId="77777777" w:rsidR="00486D40" w:rsidRDefault="00486D40">
      <w:pP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br w:type="page"/>
      </w:r>
    </w:p>
    <w:p w14:paraId="1FEC3D97" w14:textId="77777777" w:rsidR="00486D40" w:rsidRDefault="00486D40" w:rsidP="00486D40">
      <w:pPr>
        <w:spacing w:after="0" w:line="24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</w:pPr>
    </w:p>
    <w:p w14:paraId="1D2265F1" w14:textId="3E8F1EC8" w:rsidR="00486D40" w:rsidRPr="007E1206" w:rsidRDefault="00486D40" w:rsidP="00486D4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Tabela S</w:t>
      </w:r>
      <w:r w:rsidR="008455D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3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.</w:t>
      </w:r>
      <w:r w:rsidRPr="0082523F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 w:rsidRPr="00486D40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pt-BR"/>
        </w:rPr>
        <w:t>Continuação</w:t>
      </w:r>
    </w:p>
    <w:tbl>
      <w:tblPr>
        <w:tblW w:w="0" w:type="auto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96"/>
        <w:gridCol w:w="883"/>
        <w:gridCol w:w="1994"/>
        <w:gridCol w:w="730"/>
        <w:gridCol w:w="862"/>
        <w:gridCol w:w="1240"/>
        <w:gridCol w:w="2457"/>
        <w:gridCol w:w="1843"/>
        <w:gridCol w:w="941"/>
        <w:gridCol w:w="1271"/>
        <w:gridCol w:w="641"/>
        <w:gridCol w:w="1140"/>
      </w:tblGrid>
      <w:tr w:rsidR="00486D40" w:rsidRPr="00D34641" w14:paraId="10F8BFC0" w14:textId="77777777" w:rsidTr="00C82747">
        <w:trPr>
          <w:cantSplit/>
          <w:jc w:val="center"/>
        </w:trPr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4BAD950F" w14:textId="77777777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utores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 / </w:t>
            </w:r>
          </w:p>
          <w:p w14:paraId="5D3C375D" w14:textId="77777777" w:rsidR="00486D40" w:rsidRPr="00AE1A3D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no de publicaç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6A24DF99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Período de </w:t>
            </w:r>
          </w:p>
          <w:p w14:paraId="23A2D13E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u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3841F723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Local de estudo</w:t>
            </w:r>
          </w:p>
          <w:p w14:paraId="55B2DBB8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(Localidade, município)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49A41229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a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36599373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Regi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57A737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gem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65ACDAD9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ste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33549445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EC8E1F3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Grupo de idade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B90FAAD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amanho da 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3ED78B1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Caso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83C00D5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Prevalência</w:t>
            </w:r>
          </w:p>
        </w:tc>
      </w:tr>
      <w:tr w:rsidR="00486D40" w:rsidRPr="009A2FD5" w14:paraId="58622F27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3F455E0C" w14:textId="25842203" w:rsidR="00486D40" w:rsidRPr="00AE1A3D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8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335B651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EA037F7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afael Fernande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38FBFD9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CBF9564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CD2E197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1252389" w14:textId="77777777" w:rsidR="00486D40" w:rsidRPr="00D64E02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8D13C1F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DFC6D0B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7F01B89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15D16C1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B3EEEF7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486D40" w:rsidRPr="009A2FD5" w14:paraId="3986B99B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49B7D890" w14:textId="462BE0E5" w:rsidR="00486D40" w:rsidRPr="00AE1A3D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8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CFBEDA5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7D8AAE8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iacho de Santan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E216990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2DB86A3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AC90670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D08CDC2" w14:textId="77777777" w:rsidR="00486D40" w:rsidRPr="00D64E02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5CA417F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B3FA3EA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3802EBD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78DBD55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3A55A51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,9%</w:t>
            </w:r>
          </w:p>
        </w:tc>
      </w:tr>
      <w:tr w:rsidR="00486D40" w:rsidRPr="009A2FD5" w14:paraId="29858109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008B4388" w14:textId="17CA4A91" w:rsidR="00486D40" w:rsidRPr="00AE1A3D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8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9AA722C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AEB03EA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ão Migue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501E5AC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4D4E421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640AE5E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A6E00AD" w14:textId="77777777" w:rsidR="00486D40" w:rsidRPr="00D64E02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91CACFD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C252BF8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9149C91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6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6C7277E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142C4D1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,5%</w:t>
            </w:r>
          </w:p>
        </w:tc>
      </w:tr>
      <w:tr w:rsidR="00486D40" w:rsidRPr="009A2FD5" w14:paraId="755157E8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01B3FA89" w14:textId="4E2847CE" w:rsidR="00486D40" w:rsidRPr="00AE1A3D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8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09EF916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DC6BE5A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rra do Me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C8148C0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6D0E796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7512675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F3D1C7D" w14:textId="77777777" w:rsidR="00486D40" w:rsidRPr="00D64E02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67AB3E9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C54DCF1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EACE796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A3D3DC3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A771444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486D40" w:rsidRPr="009A2FD5" w14:paraId="56F13B31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4CA64C00" w14:textId="0DC76E77" w:rsidR="00486D40" w:rsidRPr="00AE1A3D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8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2BE8B6C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2F76589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rrinha dos Pinto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7FEEE31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A04BB33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28E657F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BD8AE67" w14:textId="77777777" w:rsidR="00486D40" w:rsidRPr="00D64E02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2A76329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A93E925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76414B2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6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57ACBDA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2EB4635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486D40" w:rsidRPr="009A2FD5" w14:paraId="2D4D2F20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7F789BC4" w14:textId="205F9337" w:rsidR="00486D40" w:rsidRPr="00AE1A3D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8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0FCADA8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89EDED3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veriano Mel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1D7017E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0612B7F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ACE701D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CB00598" w14:textId="77777777" w:rsidR="00486D40" w:rsidRPr="00D64E02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7D351D6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0F772BB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FF950AB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6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A9876B4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7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60EB546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0,4%</w:t>
            </w:r>
          </w:p>
        </w:tc>
      </w:tr>
      <w:tr w:rsidR="00486D40" w:rsidRPr="009A2FD5" w14:paraId="4574362A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0515994C" w14:textId="3A4CD5E9" w:rsidR="00486D40" w:rsidRPr="00AE1A3D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8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8A6B4B4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E6F2ACB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Tibau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9C97993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149CF59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7A46617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8ED7B9C" w14:textId="77777777" w:rsidR="00486D40" w:rsidRPr="00D64E02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9AC083B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7C4A350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DBA12C5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66F002E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B66E536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486D40" w:rsidRPr="009A2FD5" w14:paraId="41DDF9BE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164EB22A" w14:textId="7CBE5C5F" w:rsidR="00486D40" w:rsidRPr="00AE1A3D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8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415C4FB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232B537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aicó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E5EC543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4C283B6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543DE4B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7B3C2C7" w14:textId="77777777" w:rsidR="00486D40" w:rsidRPr="00C07F4A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C07F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6443CD6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2DEB0FD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7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438AC2E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9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D324B7C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D86A7BE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,3%</w:t>
            </w:r>
          </w:p>
        </w:tc>
      </w:tr>
      <w:tr w:rsidR="00486D40" w:rsidRPr="009A2FD5" w14:paraId="570F691D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7BC2C011" w14:textId="39F7BBFF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Coutinho et al. 2014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7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94F4867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8–200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1999DE9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esidentes de Miguel Pereira, Russa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D4BF5A6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61B9A79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C02047F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4737598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FA, ELISA, PCR, xenodiagnóstico in vitro, hemocultur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C7332FF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A780DF8" w14:textId="77777777" w:rsidR="00486D40" w:rsidRPr="009D4094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70+ ano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ABCB8D0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4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50AD59C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BB1978B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,3%</w:t>
            </w:r>
          </w:p>
        </w:tc>
      </w:tr>
      <w:tr w:rsidR="00486D40" w:rsidRPr="009A2FD5" w14:paraId="6291F8D2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05407187" w14:textId="1F941D56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Carvalho et al. 2011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18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450026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C796317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esidentes de áreas rurais em Monte Negr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7DB473E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248DFD9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0C08F3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643869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FA, ELIS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78F9665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A894901" w14:textId="77777777" w:rsidR="00486D40" w:rsidRPr="009D4094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–78 ano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FC27A8F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4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2E4BFEE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CA3CA3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,2%</w:t>
            </w:r>
          </w:p>
        </w:tc>
      </w:tr>
      <w:tr w:rsidR="00486D40" w:rsidRPr="009A2FD5" w14:paraId="548CA2CC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150383E8" w14:textId="7E2604CE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arquis et al. 2012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5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2E8192C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D1A882C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esidentes em comunidades de Morada Nov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DE6DBFF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C92A192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04D5960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26A6AC0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FA, ELIS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78E2E67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496F96B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EEB22BD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7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DA06E3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EB15812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486D40" w:rsidRPr="009A2FD5" w14:paraId="166F7ABE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324E5A68" w14:textId="193DCE09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ilva et al. 2010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4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2EF09A6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751CBD2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Distrito de Serra Azul, Mateus Lem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804F8B5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1C5F1D3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1DAFCB9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91E3394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HA, ELIS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6AD7D9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8B81F56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–97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A970E64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76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00FFE99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0A71F7B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%</w:t>
            </w:r>
          </w:p>
        </w:tc>
      </w:tr>
      <w:tr w:rsidR="00486D40" w:rsidRPr="009A2FD5" w14:paraId="70426AC2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4DC48252" w14:textId="17448C2A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Fidalgo et al. 2021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6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6C85F94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00777CC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esidentes em Quixeré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98BAE71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EAFFD05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08A65BD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86DAAA0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IH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23780FD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65C1A9C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–80+ ano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675D56C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8A239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4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18968B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F836EE6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,7%</w:t>
            </w:r>
          </w:p>
        </w:tc>
      </w:tr>
      <w:tr w:rsidR="00486D40" w:rsidRPr="009A2FD5" w14:paraId="643BEDFD" w14:textId="77777777" w:rsidTr="00C82747">
        <w:trPr>
          <w:cantSplit/>
          <w:jc w:val="center"/>
        </w:trPr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492F77A" w14:textId="0691FBEB" w:rsidR="00486D40" w:rsidRPr="00AE1A3D" w:rsidRDefault="00486D40" w:rsidP="00486D40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Freitas et al. 2015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3)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052CDBAA" w14:textId="4C0176EF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1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24F3C228" w14:textId="6F3C82D1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Área rural em Limoeiro do Nort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66C3141" w14:textId="7F737D83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6FAA5158" w14:textId="0CA318E2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3FF88CA" w14:textId="67FE472D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2D2F95E9" w14:textId="20FD8894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IHA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596CE1C" w14:textId="396D5994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56DC011" w14:textId="33124501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70+ anos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6E6E3958" w14:textId="5EEE00B7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54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59AD7C3" w14:textId="6B9E6603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05411CE" w14:textId="36BC72C2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,6%</w:t>
            </w:r>
          </w:p>
        </w:tc>
      </w:tr>
    </w:tbl>
    <w:p w14:paraId="7C88248B" w14:textId="77777777" w:rsidR="00486D40" w:rsidRDefault="00486D4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CC2EFBD" w14:textId="7EEE8257" w:rsidR="00486D40" w:rsidRPr="007E1206" w:rsidRDefault="00486D40" w:rsidP="00486D4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lastRenderedPageBreak/>
        <w:t>Tabela S</w:t>
      </w:r>
      <w:r w:rsidR="008455D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3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.</w:t>
      </w:r>
      <w:r w:rsidRPr="0082523F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 w:rsidRPr="00486D40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pt-BR"/>
        </w:rPr>
        <w:t>Continuação</w:t>
      </w:r>
    </w:p>
    <w:tbl>
      <w:tblPr>
        <w:tblW w:w="0" w:type="auto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20"/>
        <w:gridCol w:w="923"/>
        <w:gridCol w:w="2375"/>
        <w:gridCol w:w="730"/>
        <w:gridCol w:w="1023"/>
        <w:gridCol w:w="1375"/>
        <w:gridCol w:w="1413"/>
        <w:gridCol w:w="1758"/>
        <w:gridCol w:w="1065"/>
        <w:gridCol w:w="1435"/>
        <w:gridCol w:w="641"/>
        <w:gridCol w:w="1140"/>
      </w:tblGrid>
      <w:tr w:rsidR="00486D40" w:rsidRPr="00D34641" w14:paraId="0CE1916A" w14:textId="77777777" w:rsidTr="00C82747">
        <w:trPr>
          <w:cantSplit/>
          <w:jc w:val="center"/>
        </w:trPr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7D73F8C1" w14:textId="77777777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utores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 / </w:t>
            </w:r>
          </w:p>
          <w:p w14:paraId="651AEECF" w14:textId="77777777" w:rsidR="00486D40" w:rsidRPr="00AE1A3D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no de publicaç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55486E37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Período de </w:t>
            </w:r>
          </w:p>
          <w:p w14:paraId="56B906DA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u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1348AEFE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Local de estudo</w:t>
            </w:r>
          </w:p>
          <w:p w14:paraId="666DF8EC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(Localidade, município)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23F36DD9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a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CC9D7D3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Regi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669AA1E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gem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EB03363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ste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58B04BC8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7E582A4B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Grupo de idade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75B7C01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amanho da 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BB0F67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Caso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EEC5E11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Prevalência</w:t>
            </w:r>
          </w:p>
        </w:tc>
      </w:tr>
      <w:tr w:rsidR="00486D40" w:rsidRPr="009A2FD5" w14:paraId="2D81EBE9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30019002" w14:textId="7E665266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Glass et al. 2018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9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6FE639C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5–2016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8402B12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Assentamentos rurais em Umbaúb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0C10B62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8DE9122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D7299B9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08015E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CD58554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668C0C2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–80 ano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BB792C3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17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C863D33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7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4E698D4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2,2%</w:t>
            </w:r>
          </w:p>
        </w:tc>
      </w:tr>
      <w:tr w:rsidR="00486D40" w:rsidRPr="009A2FD5" w14:paraId="5AD4AF18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6C441CE3" w14:textId="4CFF50E2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antos et al. 2020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0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C15291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8–201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2D68F02" w14:textId="77777777" w:rsidR="00486D40" w:rsidRPr="00227A32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Comunidades rurais de </w:t>
            </w:r>
            <w:r w:rsidRPr="00227A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ão João do</w:t>
            </w:r>
          </w:p>
          <w:p w14:paraId="1C38FAEC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227A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iauí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0FEF63E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I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0397F70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8DAE081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FE36F29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32C3781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25A583D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75 ano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EF7BFC0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8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1840D4E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5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1FF510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,1%</w:t>
            </w:r>
          </w:p>
        </w:tc>
      </w:tr>
      <w:tr w:rsidR="00486D40" w:rsidRPr="009A2FD5" w14:paraId="17EB4D86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2C4E09FB" w14:textId="596E54B9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Martins et al. 2018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5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8E1A8FE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41CE4B4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 Quilombola, Jaraguari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37E8B5B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8B50438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ntro-O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36F89DE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9090C53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CMA, PCR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B2A9D9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CECE16D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&lt;6–60+ ano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691138D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7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6A7D2EE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F53AB9D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6%</w:t>
            </w:r>
          </w:p>
        </w:tc>
      </w:tr>
      <w:tr w:rsidR="00486D40" w:rsidRPr="009A2FD5" w14:paraId="6BFB3487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3909DCF4" w14:textId="3864AC24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Lima et al. 2015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2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A6E5D39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6FB32B8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Seis localidades em </w:t>
            </w:r>
            <w:r w:rsidRPr="00525C8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Jaguaruan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DD57C9B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21A3641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2A01D7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3979E32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A9CCBF1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C48A5FB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70+ ano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A146852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58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BF2FF56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43A4F26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7%</w:t>
            </w:r>
          </w:p>
        </w:tc>
      </w:tr>
      <w:tr w:rsidR="00486D40" w:rsidRPr="009A2FD5" w14:paraId="33899A5D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1F1B0313" w14:textId="60145161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antos et al. 2022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0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A51B642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8–201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BC9F152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Distrito de Santo Inácio, </w:t>
            </w:r>
            <w:r w:rsidRPr="00C07F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Gentio do Our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D3BAD7B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B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57B2798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0AAB8E1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0834E3B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PCR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85CF3A5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0FBC77C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&lt;18–65+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620CD98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26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37C0920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876E059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486D40" w:rsidRPr="009A2FD5" w14:paraId="41D0CB47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40F3A811" w14:textId="35F1E23F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antana et al. 2021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19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E837C8D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54E0808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s rurais de Campinas do Piauí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D9720CD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I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9D24917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34AD16B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850DC72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125F4CE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82D5230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–9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DB6BCA0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76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66F2104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0525698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5,2%</w:t>
            </w:r>
          </w:p>
        </w:tc>
      </w:tr>
      <w:tr w:rsidR="00486D40" w:rsidRPr="009A2FD5" w14:paraId="650A0298" w14:textId="77777777" w:rsidTr="00C82747">
        <w:trPr>
          <w:cantSplit/>
          <w:jc w:val="center"/>
        </w:trPr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2C8AC5E2" w14:textId="66980B28" w:rsidR="00486D40" w:rsidRPr="00AE1A3D" w:rsidRDefault="00486D40" w:rsidP="00486D40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Cruz et al. 2021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3)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62D635E8" w14:textId="3F397AC5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9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4EDEF812" w14:textId="1B27A964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spinosa e São Francisc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ADFAEDE" w14:textId="5B9A224A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2445CCE" w14:textId="43225D3B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23A922BB" w14:textId="43924458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úde da Família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2AA615E2" w14:textId="1FE2F820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40A2508D" w14:textId="61559B4C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2DF8F5B5" w14:textId="2C338AE0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&lt;35–76+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42F6FB58" w14:textId="50638C2A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38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815299A" w14:textId="16050A77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8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EE9A91F" w14:textId="5A6F3D96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,2%</w:t>
            </w:r>
          </w:p>
        </w:tc>
      </w:tr>
    </w:tbl>
    <w:p w14:paraId="798E940C" w14:textId="1C2FBF83" w:rsidR="00EF00EF" w:rsidRDefault="00EF00EF">
      <w:pPr>
        <w:rPr>
          <w:rFonts w:ascii="Times New Roman" w:eastAsia="Times New Roman" w:hAnsi="Times New Roman" w:cs="Times New Roman"/>
          <w:bCs/>
          <w:color w:val="000000"/>
          <w:szCs w:val="20"/>
          <w:lang w:eastAsia="pt-BR"/>
        </w:rPr>
      </w:pPr>
      <w:r>
        <w:rPr>
          <w:rFonts w:ascii="Times New Roman" w:eastAsia="Times New Roman" w:hAnsi="Times New Roman" w:cs="Times New Roman"/>
          <w:bCs/>
          <w:color w:val="000000"/>
          <w:szCs w:val="20"/>
          <w:lang w:eastAsia="pt-BR"/>
        </w:rPr>
        <w:br w:type="page"/>
      </w:r>
    </w:p>
    <w:p w14:paraId="25FD4990" w14:textId="1065B4CE" w:rsidR="00EF00EF" w:rsidRPr="007E1206" w:rsidRDefault="00EF00EF" w:rsidP="00EF00EF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lastRenderedPageBreak/>
        <w:t>Tabela S</w:t>
      </w:r>
      <w:r w:rsidR="008455D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4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.</w:t>
      </w:r>
      <w:r w:rsidRPr="0082523F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 w:rsidR="003626CA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Estimativas de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prevalência de doença de Chagas em </w:t>
      </w:r>
      <w:r w:rsidR="001468CA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mulheres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no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Bra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s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il</w:t>
      </w:r>
      <w:r w:rsidR="003626CA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segundo estudos publicados em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20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10</w:t>
      </w:r>
      <w:r w:rsidR="003626CA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–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2022</w:t>
      </w:r>
    </w:p>
    <w:tbl>
      <w:tblPr>
        <w:tblW w:w="0" w:type="auto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76"/>
        <w:gridCol w:w="878"/>
        <w:gridCol w:w="1990"/>
        <w:gridCol w:w="730"/>
        <w:gridCol w:w="960"/>
        <w:gridCol w:w="1332"/>
        <w:gridCol w:w="2392"/>
        <w:gridCol w:w="1782"/>
        <w:gridCol w:w="926"/>
        <w:gridCol w:w="1251"/>
        <w:gridCol w:w="641"/>
        <w:gridCol w:w="1140"/>
      </w:tblGrid>
      <w:tr w:rsidR="0012329B" w:rsidRPr="00D34641" w14:paraId="3A69BD95" w14:textId="77777777" w:rsidTr="0012329B">
        <w:trPr>
          <w:cantSplit/>
          <w:jc w:val="center"/>
        </w:trPr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00FBEAEA" w14:textId="77777777" w:rsidR="0012329B" w:rsidRDefault="0012329B" w:rsidP="00513EBF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utores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 / </w:t>
            </w:r>
          </w:p>
          <w:p w14:paraId="5B6FBF10" w14:textId="77777777" w:rsidR="0012329B" w:rsidRPr="00AE1A3D" w:rsidRDefault="0012329B" w:rsidP="00513EBF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no de publicaç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6901C185" w14:textId="77777777" w:rsidR="0012329B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Período de </w:t>
            </w:r>
          </w:p>
          <w:p w14:paraId="036A0887" w14:textId="77777777" w:rsidR="0012329B" w:rsidRPr="00AE1A3D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u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15D5C42A" w14:textId="77777777" w:rsidR="0012329B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Local de estudo</w:t>
            </w:r>
          </w:p>
          <w:p w14:paraId="44D33DAC" w14:textId="77777777" w:rsidR="0012329B" w:rsidRPr="00AE1A3D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(Localidade, município)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76F1D516" w14:textId="77777777" w:rsidR="0012329B" w:rsidRPr="00AE1A3D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a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36889285" w14:textId="77777777" w:rsidR="0012329B" w:rsidRPr="00AE1A3D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Regi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70721CF" w14:textId="12869468" w:rsidR="0012329B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gem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3069D6F4" w14:textId="0C5EAC5D" w:rsidR="0012329B" w:rsidRPr="00AE1A3D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ste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676811ED" w14:textId="77777777" w:rsidR="0012329B" w:rsidRPr="00AE1A3D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1E848F49" w14:textId="77777777" w:rsidR="0012329B" w:rsidRPr="00AE1A3D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Grupo de idade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E79A35B" w14:textId="77777777" w:rsidR="0012329B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amanho da 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B7CD0F7" w14:textId="77777777" w:rsidR="0012329B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Caso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E699E0B" w14:textId="77777777" w:rsidR="0012329B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Prevalência</w:t>
            </w:r>
          </w:p>
        </w:tc>
      </w:tr>
      <w:tr w:rsidR="0012329B" w:rsidRPr="00D34641" w14:paraId="27C4CED3" w14:textId="77777777" w:rsidTr="0012329B">
        <w:trPr>
          <w:cantSplit/>
          <w:jc w:val="center"/>
        </w:trPr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059AD64C" w14:textId="2130444B" w:rsidR="0012329B" w:rsidRPr="00AE1A3D" w:rsidRDefault="0012329B" w:rsidP="003E495D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Freitas et al. 2017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4)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201BDAEF" w14:textId="4647A461" w:rsidR="0012329B" w:rsidRPr="00AE1A3D" w:rsidRDefault="0012329B" w:rsidP="003E495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3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67AAB493" w14:textId="4579FAF9" w:rsidR="0012329B" w:rsidRPr="00AE1A3D" w:rsidRDefault="0012329B" w:rsidP="003E495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Sete unidades de saúde, </w:t>
            </w:r>
            <w:r w:rsidRPr="00E711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Limoeiro do Nort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1ADE5C9F" w14:textId="739E0536" w:rsidR="0012329B" w:rsidRPr="00AE1A3D" w:rsidRDefault="0012329B" w:rsidP="003E495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5F9404D8" w14:textId="103AD1E5" w:rsidR="0012329B" w:rsidRPr="00AE1A3D" w:rsidRDefault="0012329B" w:rsidP="003E495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0DF563F2" w14:textId="3B92F99C" w:rsidR="0012329B" w:rsidRPr="00AE1A3D" w:rsidRDefault="0012329B" w:rsidP="003E495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Unidade de saúd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4C8ABE71" w14:textId="107EB116" w:rsidR="0012329B" w:rsidRPr="00AE1A3D" w:rsidRDefault="0012329B" w:rsidP="003E495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IHA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01B8C514" w14:textId="675C638B" w:rsidR="0012329B" w:rsidRPr="00AE1A3D" w:rsidRDefault="0012329B" w:rsidP="003E495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286D4372" w14:textId="5E63C16F" w:rsidR="0012329B" w:rsidRPr="00AE1A3D" w:rsidRDefault="0012329B" w:rsidP="003E495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–86 anos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02C12238" w14:textId="3400956B" w:rsidR="0012329B" w:rsidRPr="00AE1A3D" w:rsidRDefault="0012329B" w:rsidP="003E495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12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464A727E" w14:textId="3EE396D7" w:rsidR="0012329B" w:rsidRPr="00AE1A3D" w:rsidRDefault="0012329B" w:rsidP="003E495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5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311735CD" w14:textId="5FB7BE04" w:rsidR="0012329B" w:rsidRPr="00AE1A3D" w:rsidRDefault="0012329B" w:rsidP="003E495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,1%</w:t>
            </w:r>
          </w:p>
        </w:tc>
      </w:tr>
      <w:tr w:rsidR="0012329B" w:rsidRPr="00D34641" w14:paraId="7DA15492" w14:textId="77777777" w:rsidTr="0012329B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443F47E6" w14:textId="12F09345" w:rsidR="0012329B" w:rsidRPr="00AE1A3D" w:rsidRDefault="0012329B" w:rsidP="00416F52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Matos et al. 2014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2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AB614D3" w14:textId="109E2C83" w:rsidR="0012329B" w:rsidRPr="00AE1A3D" w:rsidRDefault="0012329B" w:rsidP="00416F5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1–201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649CD6D" w14:textId="1F1E62D3" w:rsidR="0012329B" w:rsidRPr="00AE1A3D" w:rsidRDefault="0012329B" w:rsidP="00416F5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ção residente de Bambuí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85AA238" w14:textId="6BC20C32" w:rsidR="0012329B" w:rsidRPr="00AE1A3D" w:rsidRDefault="0012329B" w:rsidP="00416F5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80E0D17" w14:textId="0E5AC850" w:rsidR="0012329B" w:rsidRPr="00AE1A3D" w:rsidRDefault="0012329B" w:rsidP="00416F5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vAlign w:val="center"/>
          </w:tcPr>
          <w:p w14:paraId="71F8771E" w14:textId="4BC35923" w:rsidR="0012329B" w:rsidRPr="00AE1A3D" w:rsidRDefault="0012329B" w:rsidP="00416F5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E1927E2" w14:textId="203F76C6" w:rsidR="0012329B" w:rsidRPr="00AE1A3D" w:rsidRDefault="0012329B" w:rsidP="00416F5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IH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61C04F6" w14:textId="3DBC425A" w:rsidR="0012329B" w:rsidRPr="00AE1A3D" w:rsidRDefault="0012329B" w:rsidP="00416F5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BF70E96" w14:textId="7A4A47EA" w:rsidR="0012329B" w:rsidRPr="00AE1A3D" w:rsidRDefault="0012329B" w:rsidP="00416F5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–99 anos</w:t>
            </w:r>
          </w:p>
        </w:tc>
        <w:tc>
          <w:tcPr>
            <w:tcW w:w="0" w:type="auto"/>
            <w:vAlign w:val="center"/>
          </w:tcPr>
          <w:p w14:paraId="6FF75353" w14:textId="0EB5D851" w:rsidR="0012329B" w:rsidRPr="00AE1A3D" w:rsidRDefault="0012329B" w:rsidP="00416F5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782</w:t>
            </w:r>
          </w:p>
        </w:tc>
        <w:tc>
          <w:tcPr>
            <w:tcW w:w="0" w:type="auto"/>
            <w:vAlign w:val="center"/>
          </w:tcPr>
          <w:p w14:paraId="7E449840" w14:textId="1A8C8F2A" w:rsidR="0012329B" w:rsidRPr="00AE1A3D" w:rsidRDefault="0012329B" w:rsidP="00416F5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7</w:t>
            </w:r>
          </w:p>
        </w:tc>
        <w:tc>
          <w:tcPr>
            <w:tcW w:w="0" w:type="auto"/>
            <w:vAlign w:val="center"/>
          </w:tcPr>
          <w:p w14:paraId="2891CE41" w14:textId="4F9F772A" w:rsidR="0012329B" w:rsidRPr="00AE1A3D" w:rsidRDefault="0012329B" w:rsidP="00416F5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,9%</w:t>
            </w:r>
          </w:p>
        </w:tc>
      </w:tr>
      <w:tr w:rsidR="0012329B" w:rsidRPr="00D34641" w14:paraId="55C6D7A1" w14:textId="77777777" w:rsidTr="0012329B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31364FAA" w14:textId="0D39956F" w:rsidR="0012329B" w:rsidRPr="00AE1A3D" w:rsidRDefault="0012329B" w:rsidP="00473542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Coutinho et al. 2014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7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B9AF285" w14:textId="0C8A44C7" w:rsidR="0012329B" w:rsidRPr="00AE1A3D" w:rsidRDefault="0012329B" w:rsidP="00473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8–200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2568FEA" w14:textId="2F7D3098" w:rsidR="0012329B" w:rsidRPr="00AE1A3D" w:rsidRDefault="0012329B" w:rsidP="00473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esidentes de Miguel Pereira, Russa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DDBD54E" w14:textId="70BDF794" w:rsidR="0012329B" w:rsidRPr="00AE1A3D" w:rsidRDefault="0012329B" w:rsidP="00473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592EE3F" w14:textId="42CFEA18" w:rsidR="0012329B" w:rsidRPr="00AE1A3D" w:rsidRDefault="0012329B" w:rsidP="00473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4421CF14" w14:textId="3D5461FA" w:rsidR="0012329B" w:rsidRPr="00AE1A3D" w:rsidRDefault="0012329B" w:rsidP="00473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0CAC9B9" w14:textId="693F83B1" w:rsidR="0012329B" w:rsidRPr="00AE1A3D" w:rsidRDefault="0012329B" w:rsidP="00473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FA, ELISA, PCR, xenodiagnóstico in vitro, hemocultur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EA961B8" w14:textId="44AC0F44" w:rsidR="0012329B" w:rsidRPr="00AE1A3D" w:rsidRDefault="0012329B" w:rsidP="00473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316D3CB" w14:textId="473D4457" w:rsidR="0012329B" w:rsidRPr="00AE1A3D" w:rsidRDefault="0012329B" w:rsidP="00473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70+ anos</w:t>
            </w:r>
          </w:p>
        </w:tc>
        <w:tc>
          <w:tcPr>
            <w:tcW w:w="0" w:type="auto"/>
            <w:vAlign w:val="center"/>
          </w:tcPr>
          <w:p w14:paraId="5DC7F32D" w14:textId="02BC5CF0" w:rsidR="0012329B" w:rsidRPr="00AE1A3D" w:rsidRDefault="0012329B" w:rsidP="00473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42</w:t>
            </w:r>
          </w:p>
        </w:tc>
        <w:tc>
          <w:tcPr>
            <w:tcW w:w="0" w:type="auto"/>
            <w:vAlign w:val="center"/>
          </w:tcPr>
          <w:p w14:paraId="5AC8FCC8" w14:textId="02AB94CC" w:rsidR="0012329B" w:rsidRPr="00AE1A3D" w:rsidRDefault="0012329B" w:rsidP="00473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5</w:t>
            </w:r>
          </w:p>
        </w:tc>
        <w:tc>
          <w:tcPr>
            <w:tcW w:w="0" w:type="auto"/>
            <w:vAlign w:val="center"/>
          </w:tcPr>
          <w:p w14:paraId="6B967306" w14:textId="60CD212E" w:rsidR="0012329B" w:rsidRPr="00AE1A3D" w:rsidRDefault="0012329B" w:rsidP="00473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8%</w:t>
            </w:r>
          </w:p>
        </w:tc>
      </w:tr>
      <w:tr w:rsidR="0012329B" w:rsidRPr="00D34641" w14:paraId="024B95B4" w14:textId="77777777" w:rsidTr="0012329B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484B23A3" w14:textId="7CDC4E5A" w:rsidR="0012329B" w:rsidRPr="00AE1A3D" w:rsidRDefault="0012329B" w:rsidP="0081621E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ilva et al. 2010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4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5A3107D" w14:textId="184A87A2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BBC50F1" w14:textId="7E421D4D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Distrito de Serra Azul, Mateus Lem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27A1CF8" w14:textId="496B0FCE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1B633C2" w14:textId="2B4A1CFE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vAlign w:val="center"/>
          </w:tcPr>
          <w:p w14:paraId="74A67F13" w14:textId="5546F6DE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5EC4EE7" w14:textId="1E797E23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HA, ELIS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59BBAF5" w14:textId="35E8D63D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25FF49E" w14:textId="406FAD9D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–97</w:t>
            </w:r>
          </w:p>
        </w:tc>
        <w:tc>
          <w:tcPr>
            <w:tcW w:w="0" w:type="auto"/>
            <w:vAlign w:val="center"/>
          </w:tcPr>
          <w:p w14:paraId="0637F9F0" w14:textId="17643681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76</w:t>
            </w:r>
          </w:p>
        </w:tc>
        <w:tc>
          <w:tcPr>
            <w:tcW w:w="0" w:type="auto"/>
            <w:vAlign w:val="center"/>
          </w:tcPr>
          <w:p w14:paraId="2C7C29EE" w14:textId="7A8BBDDD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0</w:t>
            </w:r>
          </w:p>
        </w:tc>
        <w:tc>
          <w:tcPr>
            <w:tcW w:w="0" w:type="auto"/>
            <w:vAlign w:val="center"/>
          </w:tcPr>
          <w:p w14:paraId="32615CB7" w14:textId="5DFFC0AB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,5%</w:t>
            </w:r>
          </w:p>
        </w:tc>
      </w:tr>
      <w:tr w:rsidR="0012329B" w:rsidRPr="00D34641" w14:paraId="3D8D24B9" w14:textId="77777777" w:rsidTr="0012329B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28BAD00B" w14:textId="2E696C2C" w:rsidR="0012329B" w:rsidRPr="00AE1A3D" w:rsidRDefault="0012329B" w:rsidP="0081621E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Fidalgo et al. 2021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6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1CBEB93" w14:textId="0E2AD2F9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7192C03" w14:textId="1BEC4698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esidentes em Quixeré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BBA3F1E" w14:textId="525CE82B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3141514" w14:textId="5143A73E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543F203F" w14:textId="2B73C566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795611" w14:textId="1368A5A9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IH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DE78DB1" w14:textId="30A80270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7337CAB" w14:textId="2F947876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–80+ anos</w:t>
            </w:r>
          </w:p>
        </w:tc>
        <w:tc>
          <w:tcPr>
            <w:tcW w:w="0" w:type="auto"/>
            <w:vAlign w:val="center"/>
          </w:tcPr>
          <w:p w14:paraId="7D427CE4" w14:textId="12DF208D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8A239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48</w:t>
            </w:r>
          </w:p>
        </w:tc>
        <w:tc>
          <w:tcPr>
            <w:tcW w:w="0" w:type="auto"/>
            <w:vAlign w:val="center"/>
          </w:tcPr>
          <w:p w14:paraId="7ABE2FAF" w14:textId="14F0778C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</w:t>
            </w:r>
          </w:p>
        </w:tc>
        <w:tc>
          <w:tcPr>
            <w:tcW w:w="0" w:type="auto"/>
            <w:vAlign w:val="center"/>
          </w:tcPr>
          <w:p w14:paraId="6D384C53" w14:textId="682703C8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,2%</w:t>
            </w:r>
          </w:p>
        </w:tc>
      </w:tr>
      <w:tr w:rsidR="0012329B" w:rsidRPr="00D34641" w14:paraId="00CA6441" w14:textId="77777777" w:rsidTr="0012329B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6AC69C08" w14:textId="18E408C5" w:rsidR="0012329B" w:rsidRPr="00AE1A3D" w:rsidRDefault="0012329B" w:rsidP="0081621E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Freitas et al. 2015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3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05CBC0A" w14:textId="2AE842CE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0A6C371" w14:textId="2B5791DC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Área rural em Limoeiro do Nort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8A4B0E5" w14:textId="5983612A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1234224" w14:textId="20336399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6A11CA9D" w14:textId="6E80A82A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0AD5026" w14:textId="58C04D51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IH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3E878F4" w14:textId="6462F237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874F67D" w14:textId="7B240DBF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70+ anos</w:t>
            </w:r>
          </w:p>
        </w:tc>
        <w:tc>
          <w:tcPr>
            <w:tcW w:w="0" w:type="auto"/>
            <w:vAlign w:val="center"/>
          </w:tcPr>
          <w:p w14:paraId="3A210F0C" w14:textId="0539C62C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54</w:t>
            </w:r>
          </w:p>
        </w:tc>
        <w:tc>
          <w:tcPr>
            <w:tcW w:w="0" w:type="auto"/>
            <w:vAlign w:val="center"/>
          </w:tcPr>
          <w:p w14:paraId="214B2018" w14:textId="14743FFB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</w:t>
            </w:r>
          </w:p>
        </w:tc>
        <w:tc>
          <w:tcPr>
            <w:tcW w:w="0" w:type="auto"/>
            <w:vAlign w:val="center"/>
          </w:tcPr>
          <w:p w14:paraId="5A1AFF4D" w14:textId="4AC74A4A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%</w:t>
            </w:r>
          </w:p>
        </w:tc>
      </w:tr>
      <w:tr w:rsidR="0012329B" w:rsidRPr="00D34641" w14:paraId="133BEED0" w14:textId="77777777" w:rsidTr="0012329B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6F74CC48" w14:textId="48EBB711" w:rsidR="0012329B" w:rsidRPr="00AE1A3D" w:rsidRDefault="0012329B" w:rsidP="0081621E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Glass et al. 2018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9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ECDC89C" w14:textId="0C87CC8D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5–201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79607F9" w14:textId="50BEE323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Assentamentos rurais em Umbaúb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1BCCCAE" w14:textId="461C8C1B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304CDEF" w14:textId="5037D235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73DAFDE6" w14:textId="08881266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A5D0F70" w14:textId="6736900B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F25FC5A" w14:textId="3340F0A8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F4ED92A" w14:textId="5D5D1DC5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–80 anos</w:t>
            </w:r>
          </w:p>
        </w:tc>
        <w:tc>
          <w:tcPr>
            <w:tcW w:w="0" w:type="auto"/>
            <w:vAlign w:val="center"/>
          </w:tcPr>
          <w:p w14:paraId="0EEE239C" w14:textId="584BE602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17</w:t>
            </w:r>
          </w:p>
        </w:tc>
        <w:tc>
          <w:tcPr>
            <w:tcW w:w="0" w:type="auto"/>
            <w:vAlign w:val="center"/>
          </w:tcPr>
          <w:p w14:paraId="60D8DB2E" w14:textId="72C3B397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9</w:t>
            </w:r>
          </w:p>
        </w:tc>
        <w:tc>
          <w:tcPr>
            <w:tcW w:w="0" w:type="auto"/>
            <w:vAlign w:val="center"/>
          </w:tcPr>
          <w:p w14:paraId="7A5D66CC" w14:textId="58CD9207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7,9%</w:t>
            </w:r>
          </w:p>
        </w:tc>
      </w:tr>
      <w:tr w:rsidR="0012329B" w:rsidRPr="00D34641" w14:paraId="31AACCB1" w14:textId="77777777" w:rsidTr="0012329B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7D455BA1" w14:textId="37647E8F" w:rsidR="0012329B" w:rsidRPr="00AE1A3D" w:rsidRDefault="0012329B" w:rsidP="00F947EB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antos et al. 2020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0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8D926EC" w14:textId="2B709745" w:rsidR="0012329B" w:rsidRPr="00AE1A3D" w:rsidRDefault="0012329B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8–201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967F32F" w14:textId="77777777" w:rsidR="0012329B" w:rsidRPr="00227A32" w:rsidRDefault="0012329B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Comunidades rurais de </w:t>
            </w:r>
            <w:r w:rsidRPr="00227A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ão João do</w:t>
            </w:r>
          </w:p>
          <w:p w14:paraId="6DB71A40" w14:textId="43E8FFA1" w:rsidR="0012329B" w:rsidRPr="00AE1A3D" w:rsidRDefault="0012329B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227A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iauí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4770662" w14:textId="5CA3AE1C" w:rsidR="0012329B" w:rsidRPr="00AE1A3D" w:rsidRDefault="0012329B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I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53C9E45" w14:textId="0E5B5439" w:rsidR="0012329B" w:rsidRPr="00AE1A3D" w:rsidRDefault="0012329B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366F8C57" w14:textId="60BABF55" w:rsidR="0012329B" w:rsidRPr="00AE1A3D" w:rsidRDefault="0012329B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190672E" w14:textId="774B1BA8" w:rsidR="0012329B" w:rsidRPr="00AE1A3D" w:rsidRDefault="0012329B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BD30656" w14:textId="1770FEEF" w:rsidR="0012329B" w:rsidRPr="00AE1A3D" w:rsidRDefault="0012329B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9A6D4AF" w14:textId="64F0D6E3" w:rsidR="0012329B" w:rsidRPr="00AE1A3D" w:rsidRDefault="0012329B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75 anos</w:t>
            </w:r>
          </w:p>
        </w:tc>
        <w:tc>
          <w:tcPr>
            <w:tcW w:w="0" w:type="auto"/>
            <w:vAlign w:val="center"/>
          </w:tcPr>
          <w:p w14:paraId="6039E878" w14:textId="0670A7EC" w:rsidR="0012329B" w:rsidRPr="00AE1A3D" w:rsidRDefault="0012329B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83</w:t>
            </w:r>
          </w:p>
        </w:tc>
        <w:tc>
          <w:tcPr>
            <w:tcW w:w="0" w:type="auto"/>
            <w:vAlign w:val="center"/>
          </w:tcPr>
          <w:p w14:paraId="28983034" w14:textId="675753A8" w:rsidR="0012329B" w:rsidRPr="00AE1A3D" w:rsidRDefault="0012329B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0</w:t>
            </w:r>
          </w:p>
        </w:tc>
        <w:tc>
          <w:tcPr>
            <w:tcW w:w="0" w:type="auto"/>
            <w:vAlign w:val="center"/>
          </w:tcPr>
          <w:p w14:paraId="717E0C8F" w14:textId="6B447854" w:rsidR="0012329B" w:rsidRPr="00AE1A3D" w:rsidRDefault="00BF00E4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</w:t>
            </w:r>
            <w:r w:rsidR="0012329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4%</w:t>
            </w:r>
          </w:p>
        </w:tc>
      </w:tr>
      <w:tr w:rsidR="0012329B" w:rsidRPr="00D34641" w14:paraId="29B7C0BC" w14:textId="77777777" w:rsidTr="0012329B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007B7507" w14:textId="46175811" w:rsidR="0012329B" w:rsidRPr="00AE1A3D" w:rsidRDefault="0012329B" w:rsidP="00F035E8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Martins et al. 2018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5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B452F0A" w14:textId="4D7F0086" w:rsidR="0012329B" w:rsidRPr="00AE1A3D" w:rsidRDefault="0012329B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82A4D87" w14:textId="1C43ECCC" w:rsidR="0012329B" w:rsidRPr="00AE1A3D" w:rsidRDefault="0012329B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 Quilombola, Jaraguari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9ED108B" w14:textId="74E018F6" w:rsidR="0012329B" w:rsidRPr="00AE1A3D" w:rsidRDefault="0012329B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A07438" w14:textId="542A80D0" w:rsidR="0012329B" w:rsidRPr="00AE1A3D" w:rsidRDefault="0012329B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ntro-Oeste</w:t>
            </w:r>
          </w:p>
        </w:tc>
        <w:tc>
          <w:tcPr>
            <w:tcW w:w="0" w:type="auto"/>
            <w:vAlign w:val="center"/>
          </w:tcPr>
          <w:p w14:paraId="4FD41A1E" w14:textId="7D9C97AE" w:rsidR="0012329B" w:rsidRPr="00AE1A3D" w:rsidRDefault="0012329B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4976C60" w14:textId="7B73F288" w:rsidR="0012329B" w:rsidRPr="00AE1A3D" w:rsidRDefault="0012329B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CMA, PCR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0256529" w14:textId="2A2C4338" w:rsidR="0012329B" w:rsidRPr="00AE1A3D" w:rsidRDefault="0012329B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5A697E8" w14:textId="23FA8AAD" w:rsidR="0012329B" w:rsidRPr="00AE1A3D" w:rsidRDefault="0012329B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&lt;6–60+ anos</w:t>
            </w:r>
          </w:p>
        </w:tc>
        <w:tc>
          <w:tcPr>
            <w:tcW w:w="0" w:type="auto"/>
            <w:vAlign w:val="center"/>
          </w:tcPr>
          <w:p w14:paraId="531E7A18" w14:textId="5D06A279" w:rsidR="0012329B" w:rsidRPr="00AE1A3D" w:rsidRDefault="0012329B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75</w:t>
            </w:r>
          </w:p>
        </w:tc>
        <w:tc>
          <w:tcPr>
            <w:tcW w:w="0" w:type="auto"/>
            <w:vAlign w:val="center"/>
          </w:tcPr>
          <w:p w14:paraId="533ED8A3" w14:textId="6293E8FA" w:rsidR="0012329B" w:rsidRPr="00AE1A3D" w:rsidRDefault="0012329B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vAlign w:val="center"/>
          </w:tcPr>
          <w:p w14:paraId="2D09D0F7" w14:textId="5F5DA3AC" w:rsidR="0012329B" w:rsidRPr="00AE1A3D" w:rsidRDefault="0012329B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6%</w:t>
            </w:r>
          </w:p>
        </w:tc>
      </w:tr>
      <w:tr w:rsidR="0012329B" w:rsidRPr="009A2FD5" w14:paraId="1FC11E94" w14:textId="77777777" w:rsidTr="0012329B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0969C757" w14:textId="7F7EDFD1" w:rsidR="0012329B" w:rsidRPr="00AE1A3D" w:rsidRDefault="0012329B" w:rsidP="00AC3783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Lima et al. 2015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2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A10FC51" w14:textId="22187B81" w:rsidR="0012329B" w:rsidRPr="00AE1A3D" w:rsidRDefault="0012329B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8AC939B" w14:textId="2046B6AB" w:rsidR="0012329B" w:rsidRPr="00AE1A3D" w:rsidRDefault="0012329B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Seis localidades em </w:t>
            </w:r>
            <w:r w:rsidRPr="00525C8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Jaguaruan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FA77587" w14:textId="53DA7771" w:rsidR="0012329B" w:rsidRPr="00AE1A3D" w:rsidRDefault="0012329B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6549C2D" w14:textId="7F25022A" w:rsidR="0012329B" w:rsidRPr="00AE1A3D" w:rsidRDefault="0012329B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75B0D20" w14:textId="49D0F679" w:rsidR="0012329B" w:rsidRPr="00AE1A3D" w:rsidRDefault="0012329B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6F845E9" w14:textId="708C6B7A" w:rsidR="0012329B" w:rsidRPr="00AE1A3D" w:rsidRDefault="0012329B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D9ED423" w14:textId="56041A42" w:rsidR="0012329B" w:rsidRPr="00AE1A3D" w:rsidRDefault="0012329B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13D0A0C" w14:textId="6622A627" w:rsidR="0012329B" w:rsidRPr="00AE1A3D" w:rsidRDefault="0012329B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70+ ano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DB74534" w14:textId="4C960C2E" w:rsidR="0012329B" w:rsidRPr="00AE1A3D" w:rsidRDefault="0012329B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58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AE6A35F" w14:textId="41020F36" w:rsidR="0012329B" w:rsidRPr="00AE1A3D" w:rsidRDefault="0012329B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D16584A" w14:textId="4E47AD24" w:rsidR="0012329B" w:rsidRPr="00AE1A3D" w:rsidRDefault="0012329B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3%</w:t>
            </w:r>
          </w:p>
        </w:tc>
      </w:tr>
      <w:tr w:rsidR="0012329B" w:rsidRPr="009A2FD5" w14:paraId="4D91330B" w14:textId="77777777" w:rsidTr="0012329B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4EBECBF6" w14:textId="64B6A37A" w:rsidR="0012329B" w:rsidRPr="00AE1A3D" w:rsidRDefault="0012329B" w:rsidP="004B5542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antos et al. 2022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0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8A37F0D" w14:textId="5F69861D" w:rsidR="0012329B" w:rsidRPr="00AE1A3D" w:rsidRDefault="0012329B" w:rsidP="004B5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8–201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34DD1AB" w14:textId="6E4AE278" w:rsidR="0012329B" w:rsidRPr="00AE1A3D" w:rsidRDefault="0012329B" w:rsidP="004B5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Distrito de Santo Inácio, </w:t>
            </w:r>
            <w:r w:rsidRPr="00C07F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Gentio do Our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B714C96" w14:textId="49DF10ED" w:rsidR="0012329B" w:rsidRPr="00AE1A3D" w:rsidRDefault="0012329B" w:rsidP="004B5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B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493EA91" w14:textId="0D992D57" w:rsidR="0012329B" w:rsidRPr="00AE1A3D" w:rsidRDefault="0012329B" w:rsidP="004B5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CE69A86" w14:textId="486D22E5" w:rsidR="0012329B" w:rsidRPr="00AE1A3D" w:rsidRDefault="0012329B" w:rsidP="004B5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99A7F83" w14:textId="1DE07F30" w:rsidR="0012329B" w:rsidRPr="00AE1A3D" w:rsidRDefault="0012329B" w:rsidP="004B5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PCR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71A9F55" w14:textId="487C1FAA" w:rsidR="0012329B" w:rsidRPr="00AE1A3D" w:rsidRDefault="0012329B" w:rsidP="004B5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35F3214" w14:textId="595EE35E" w:rsidR="0012329B" w:rsidRPr="00AE1A3D" w:rsidRDefault="0012329B" w:rsidP="004B5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&lt;18–65+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6111DEE" w14:textId="57D5A4F1" w:rsidR="0012329B" w:rsidRPr="00AE1A3D" w:rsidRDefault="0012329B" w:rsidP="004B5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26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9B60641" w14:textId="3A258373" w:rsidR="0012329B" w:rsidRPr="00AE1A3D" w:rsidRDefault="0012329B" w:rsidP="004B5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71AE0CD" w14:textId="4C309AB5" w:rsidR="0012329B" w:rsidRPr="00AE1A3D" w:rsidRDefault="0012329B" w:rsidP="004B5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12329B" w:rsidRPr="009A2FD5" w14:paraId="5F213A40" w14:textId="77777777" w:rsidTr="0012329B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566010E0" w14:textId="181B40A9" w:rsidR="0012329B" w:rsidRPr="00AE1A3D" w:rsidRDefault="0012329B" w:rsidP="00416F88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antana et al. 2021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19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E744016" w14:textId="13AAD68E" w:rsidR="0012329B" w:rsidRPr="00AE1A3D" w:rsidRDefault="0012329B" w:rsidP="00416F8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CCB5640" w14:textId="1BF5B88A" w:rsidR="0012329B" w:rsidRPr="00AE1A3D" w:rsidRDefault="0012329B" w:rsidP="00416F8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s rurais de Campinas do Piauí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FB888F3" w14:textId="3CB54D64" w:rsidR="0012329B" w:rsidRPr="00AE1A3D" w:rsidRDefault="0012329B" w:rsidP="00416F8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I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56AB8DB" w14:textId="1266C534" w:rsidR="0012329B" w:rsidRPr="00AE1A3D" w:rsidRDefault="0012329B" w:rsidP="00416F8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39648A2" w14:textId="0BA8277F" w:rsidR="0012329B" w:rsidRPr="00AE1A3D" w:rsidRDefault="0012329B" w:rsidP="00416F8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A4276A9" w14:textId="4CFFF12D" w:rsidR="0012329B" w:rsidRPr="00AE1A3D" w:rsidRDefault="0012329B" w:rsidP="00416F8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2CF07B7" w14:textId="11D4347A" w:rsidR="0012329B" w:rsidRPr="00AE1A3D" w:rsidRDefault="0012329B" w:rsidP="00416F8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B67B48B" w14:textId="14EDD9BB" w:rsidR="0012329B" w:rsidRPr="00AE1A3D" w:rsidRDefault="0012329B" w:rsidP="00416F8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–9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4863A1F" w14:textId="03C69143" w:rsidR="0012329B" w:rsidRPr="00AE1A3D" w:rsidRDefault="0012329B" w:rsidP="00416F8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76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C709A64" w14:textId="4E95408C" w:rsidR="0012329B" w:rsidRPr="00AE1A3D" w:rsidRDefault="0012329B" w:rsidP="00416F8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7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6DFD415" w14:textId="1FA3A557" w:rsidR="0012329B" w:rsidRPr="00AE1A3D" w:rsidRDefault="0012329B" w:rsidP="00416F8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,2%</w:t>
            </w:r>
          </w:p>
        </w:tc>
      </w:tr>
      <w:tr w:rsidR="0012329B" w:rsidRPr="009A2FD5" w14:paraId="2DBAB234" w14:textId="77777777" w:rsidTr="0012329B">
        <w:trPr>
          <w:cantSplit/>
          <w:jc w:val="center"/>
        </w:trPr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8C48CAF" w14:textId="73BA665D" w:rsidR="0012329B" w:rsidRPr="00AE1A3D" w:rsidRDefault="0012329B" w:rsidP="0012329B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Cruz et al. 2021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3)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4755CA79" w14:textId="51978089" w:rsidR="0012329B" w:rsidRPr="00AE1A3D" w:rsidRDefault="0012329B" w:rsidP="0012329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9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414566F0" w14:textId="3C2AE9A0" w:rsidR="0012329B" w:rsidRPr="00AE1A3D" w:rsidRDefault="0012329B" w:rsidP="0012329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spinosa e São Francisc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E8ADD01" w14:textId="55518181" w:rsidR="0012329B" w:rsidRPr="00AE1A3D" w:rsidRDefault="0012329B" w:rsidP="0012329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04D44B5" w14:textId="32E21EA9" w:rsidR="0012329B" w:rsidRPr="00AE1A3D" w:rsidRDefault="0012329B" w:rsidP="0012329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2A777E23" w14:textId="27BF0958" w:rsidR="0012329B" w:rsidRPr="00AE1A3D" w:rsidRDefault="0012329B" w:rsidP="0012329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úde da Família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F51A953" w14:textId="66D6478A" w:rsidR="0012329B" w:rsidRPr="00AE1A3D" w:rsidRDefault="0012329B" w:rsidP="0012329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AD99943" w14:textId="4583596A" w:rsidR="0012329B" w:rsidRPr="00AE1A3D" w:rsidRDefault="0012329B" w:rsidP="0012329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48D97D73" w14:textId="5B0A2101" w:rsidR="0012329B" w:rsidRPr="00AE1A3D" w:rsidRDefault="0012329B" w:rsidP="0012329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&lt;35–76+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AAE8403" w14:textId="2EA119FA" w:rsidR="0012329B" w:rsidRPr="00AE1A3D" w:rsidRDefault="0012329B" w:rsidP="0012329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38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40B3BC2" w14:textId="756E53E6" w:rsidR="0012329B" w:rsidRPr="00AE1A3D" w:rsidRDefault="0012329B" w:rsidP="0012329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09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6E00650E" w14:textId="249594B8" w:rsidR="0012329B" w:rsidRPr="00AE1A3D" w:rsidRDefault="0012329B" w:rsidP="0012329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5,4%</w:t>
            </w:r>
          </w:p>
        </w:tc>
      </w:tr>
    </w:tbl>
    <w:p w14:paraId="0D3C8AE5" w14:textId="66A9978F" w:rsidR="00EF00EF" w:rsidRDefault="00EF00EF" w:rsidP="00EF00EF">
      <w:pPr>
        <w:rPr>
          <w:rFonts w:ascii="Times New Roman" w:eastAsia="Times New Roman" w:hAnsi="Times New Roman" w:cs="Times New Roman"/>
          <w:bCs/>
          <w:color w:val="000000"/>
          <w:szCs w:val="20"/>
          <w:lang w:eastAsia="pt-BR"/>
        </w:rPr>
      </w:pPr>
      <w:r>
        <w:rPr>
          <w:rFonts w:ascii="Times New Roman" w:eastAsia="Times New Roman" w:hAnsi="Times New Roman" w:cs="Times New Roman"/>
          <w:bCs/>
          <w:color w:val="000000"/>
          <w:szCs w:val="20"/>
          <w:lang w:eastAsia="pt-BR"/>
        </w:rPr>
        <w:br w:type="page"/>
      </w:r>
    </w:p>
    <w:p w14:paraId="263C5EAD" w14:textId="35AA31F7" w:rsidR="004164C3" w:rsidRPr="007E1206" w:rsidRDefault="004164C3" w:rsidP="004164C3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lastRenderedPageBreak/>
        <w:t>Tabela S</w:t>
      </w:r>
      <w:r w:rsidR="008455D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5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.</w:t>
      </w:r>
      <w:r w:rsidRPr="0082523F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 w:rsidR="00FE263B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Estimativas de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prevalência de doença de Chagas em mulheres em idade fértil (10</w:t>
      </w:r>
      <w:r w:rsidR="00FE263B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–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49 anos) no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Bra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s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il</w:t>
      </w:r>
      <w:r w:rsidR="00FE263B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segundo estudos publicados em 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20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10</w:t>
      </w:r>
      <w:r w:rsidR="00FE263B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–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2022</w:t>
      </w:r>
    </w:p>
    <w:tbl>
      <w:tblPr>
        <w:tblW w:w="0" w:type="auto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81"/>
        <w:gridCol w:w="880"/>
        <w:gridCol w:w="1925"/>
        <w:gridCol w:w="730"/>
        <w:gridCol w:w="963"/>
        <w:gridCol w:w="1334"/>
        <w:gridCol w:w="2413"/>
        <w:gridCol w:w="1802"/>
        <w:gridCol w:w="931"/>
        <w:gridCol w:w="1258"/>
        <w:gridCol w:w="641"/>
        <w:gridCol w:w="1140"/>
      </w:tblGrid>
      <w:tr w:rsidR="008C4DC8" w:rsidRPr="00D34641" w14:paraId="4D64FD95" w14:textId="77777777" w:rsidTr="00226C06">
        <w:trPr>
          <w:cantSplit/>
          <w:jc w:val="center"/>
        </w:trPr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7508CAD1" w14:textId="77777777" w:rsidR="008C4DC8" w:rsidRDefault="008C4DC8" w:rsidP="00A13A6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utores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 / </w:t>
            </w:r>
          </w:p>
          <w:p w14:paraId="6D59A810" w14:textId="77777777" w:rsidR="008C4DC8" w:rsidRPr="00AE1A3D" w:rsidRDefault="008C4DC8" w:rsidP="00A13A6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no de publicaç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23915CA2" w14:textId="77777777" w:rsidR="008C4DC8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Período de </w:t>
            </w:r>
          </w:p>
          <w:p w14:paraId="1A9B7F35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u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5A6BCB40" w14:textId="77777777" w:rsidR="008C4DC8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Local de estudo</w:t>
            </w:r>
          </w:p>
          <w:p w14:paraId="74613C86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(Localidade, município)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515BDE8F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a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C75F3C8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Regi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41625B5" w14:textId="77777777" w:rsidR="008C4DC8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gem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0B179BB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ste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7397C0C4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1FCB0422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Grupo de idade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A6A599A" w14:textId="77777777" w:rsidR="008C4DC8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amanho da 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CFC4D32" w14:textId="77777777" w:rsidR="008C4DC8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Caso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62A78B8" w14:textId="77777777" w:rsidR="008C4DC8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Prevalência</w:t>
            </w:r>
          </w:p>
        </w:tc>
      </w:tr>
      <w:tr w:rsidR="008C4DC8" w:rsidRPr="00D34641" w14:paraId="4C9C4D2E" w14:textId="77777777" w:rsidTr="00226C06">
        <w:trPr>
          <w:cantSplit/>
          <w:jc w:val="center"/>
        </w:trPr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36610DFA" w14:textId="20312E55" w:rsidR="008C4DC8" w:rsidRPr="00AE1A3D" w:rsidRDefault="008C4DC8" w:rsidP="00A13A6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Freitas et al. 2017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4)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44620949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3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000B0AB8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Sete unidades de saúde, </w:t>
            </w:r>
            <w:r w:rsidRPr="00E711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Limoeiro do Nort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42A6D61D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1570E2E4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26BD0977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Unidade de saúd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3D20DC65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IHA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30B3D114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7D68C38E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–86 anos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37230FE1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12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5724F6CA" w14:textId="5F56383F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401C8B3C" w14:textId="515C8492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3%</w:t>
            </w:r>
          </w:p>
        </w:tc>
      </w:tr>
      <w:tr w:rsidR="008C4DC8" w:rsidRPr="00D34641" w14:paraId="0B4EBABD" w14:textId="77777777" w:rsidTr="00226C06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2349CBA2" w14:textId="33C74477" w:rsidR="008C4DC8" w:rsidRPr="00AE1A3D" w:rsidRDefault="008C4DC8" w:rsidP="00A13A6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Matos et al. 2014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2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115CB3C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1–201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C229E48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ção residente de Bambuí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1EEFB1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8DE5AB3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vAlign w:val="center"/>
          </w:tcPr>
          <w:p w14:paraId="054A798B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5258E5C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IH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CD31020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81E7803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–99 anos</w:t>
            </w:r>
          </w:p>
        </w:tc>
        <w:tc>
          <w:tcPr>
            <w:tcW w:w="0" w:type="auto"/>
            <w:vAlign w:val="center"/>
          </w:tcPr>
          <w:p w14:paraId="33EEE382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782</w:t>
            </w:r>
          </w:p>
        </w:tc>
        <w:tc>
          <w:tcPr>
            <w:tcW w:w="0" w:type="auto"/>
            <w:vAlign w:val="center"/>
          </w:tcPr>
          <w:p w14:paraId="6E9AB296" w14:textId="4807305A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5</w:t>
            </w:r>
          </w:p>
        </w:tc>
        <w:tc>
          <w:tcPr>
            <w:tcW w:w="0" w:type="auto"/>
            <w:vAlign w:val="center"/>
          </w:tcPr>
          <w:p w14:paraId="3FC225D2" w14:textId="48A2DA90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3%</w:t>
            </w:r>
          </w:p>
        </w:tc>
      </w:tr>
      <w:tr w:rsidR="008C4DC8" w:rsidRPr="00D34641" w14:paraId="7BF2374A" w14:textId="77777777" w:rsidTr="00226C06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665E89E6" w14:textId="5413D939" w:rsidR="008C4DC8" w:rsidRPr="00AE1A3D" w:rsidRDefault="008C4DC8" w:rsidP="00A13A6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Coutinho et al. 2014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7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3DD20F5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8–200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5464020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esidentes de Miguel Pereira, Russa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31705C2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544C02A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298CD92F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B74B652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FA, ELISA, PCR, xenodiagnóstico in vitro, hemocultur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7831DE3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C1E6CDA" w14:textId="0CA34605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70+ anos</w:t>
            </w:r>
          </w:p>
        </w:tc>
        <w:tc>
          <w:tcPr>
            <w:tcW w:w="0" w:type="auto"/>
            <w:vAlign w:val="center"/>
          </w:tcPr>
          <w:p w14:paraId="2642A371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42</w:t>
            </w:r>
          </w:p>
        </w:tc>
        <w:tc>
          <w:tcPr>
            <w:tcW w:w="0" w:type="auto"/>
            <w:vAlign w:val="center"/>
          </w:tcPr>
          <w:p w14:paraId="6584DB06" w14:textId="70EFB8FC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0" w:type="auto"/>
            <w:vAlign w:val="center"/>
          </w:tcPr>
          <w:p w14:paraId="34D35F21" w14:textId="7265A00C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3%</w:t>
            </w:r>
          </w:p>
        </w:tc>
      </w:tr>
      <w:tr w:rsidR="008C4DC8" w:rsidRPr="00D34641" w14:paraId="1855B070" w14:textId="77777777" w:rsidTr="00226C06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16400A4C" w14:textId="3FDA1036" w:rsidR="008C4DC8" w:rsidRPr="00AE1A3D" w:rsidRDefault="008C4DC8" w:rsidP="0081621E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ilva et al. 2010</w:t>
            </w:r>
            <w:r w:rsid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4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1D7B531" w14:textId="4CE698B5" w:rsidR="008C4DC8" w:rsidRPr="00AE1A3D" w:rsidRDefault="008C4DC8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B4ED964" w14:textId="457D4440" w:rsidR="008C4DC8" w:rsidRPr="00AE1A3D" w:rsidRDefault="008C4DC8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Distrito de Serra Azul, Mateus Lem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AF69AD5" w14:textId="71B025B0" w:rsidR="008C4DC8" w:rsidRPr="00AE1A3D" w:rsidRDefault="008C4DC8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19EBE7C" w14:textId="0DA2B3FF" w:rsidR="008C4DC8" w:rsidRPr="00AE1A3D" w:rsidRDefault="008C4DC8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vAlign w:val="center"/>
          </w:tcPr>
          <w:p w14:paraId="01FE847A" w14:textId="35DFF635" w:rsidR="008C4DC8" w:rsidRPr="00AE1A3D" w:rsidRDefault="008C4DC8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C2CDF3D" w14:textId="6BF52E69" w:rsidR="008C4DC8" w:rsidRPr="00AE1A3D" w:rsidRDefault="008C4DC8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HA, ELIS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07CF35E" w14:textId="38026636" w:rsidR="008C4DC8" w:rsidRPr="00AE1A3D" w:rsidRDefault="008C4DC8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4911D36" w14:textId="4F17E707" w:rsidR="008C4DC8" w:rsidRPr="00AE1A3D" w:rsidRDefault="008C4DC8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–97</w:t>
            </w:r>
          </w:p>
        </w:tc>
        <w:tc>
          <w:tcPr>
            <w:tcW w:w="0" w:type="auto"/>
            <w:vAlign w:val="center"/>
          </w:tcPr>
          <w:p w14:paraId="5E1A8612" w14:textId="6306E756" w:rsidR="008C4DC8" w:rsidRPr="00AE1A3D" w:rsidRDefault="008C4DC8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76</w:t>
            </w:r>
          </w:p>
        </w:tc>
        <w:tc>
          <w:tcPr>
            <w:tcW w:w="0" w:type="auto"/>
            <w:vAlign w:val="center"/>
          </w:tcPr>
          <w:p w14:paraId="3A964398" w14:textId="6FDE0F51" w:rsidR="008C4DC8" w:rsidRPr="00AE1A3D" w:rsidRDefault="008C4DC8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vAlign w:val="center"/>
          </w:tcPr>
          <w:p w14:paraId="31ABFD01" w14:textId="22AC7547" w:rsidR="008C4DC8" w:rsidRPr="00AE1A3D" w:rsidRDefault="008C4DC8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8C4DC8" w:rsidRPr="00D34641" w14:paraId="2DBC5FC0" w14:textId="77777777" w:rsidTr="00226C06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2A5E7947" w14:textId="1B2108B0" w:rsidR="008C4DC8" w:rsidRPr="00AE1A3D" w:rsidRDefault="008C4DC8" w:rsidP="00535CFE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Freitas et al. 2015</w:t>
            </w:r>
            <w:r w:rsid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3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55F624D" w14:textId="6B50D26B" w:rsidR="008C4DC8" w:rsidRPr="00AE1A3D" w:rsidRDefault="008C4DC8" w:rsidP="00535CF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74ADEB8" w14:textId="16A530C2" w:rsidR="008C4DC8" w:rsidRPr="00AE1A3D" w:rsidRDefault="008C4DC8" w:rsidP="00535CF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Área rural em Limoeiro do Nort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E4EFBE7" w14:textId="5A4C4CE1" w:rsidR="008C4DC8" w:rsidRPr="00AE1A3D" w:rsidRDefault="008C4DC8" w:rsidP="00535CF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722BC90" w14:textId="3C2E3BBD" w:rsidR="008C4DC8" w:rsidRPr="00AE1A3D" w:rsidRDefault="008C4DC8" w:rsidP="00535CF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1AA8AC84" w14:textId="54B69FFE" w:rsidR="008C4DC8" w:rsidRPr="00AE1A3D" w:rsidRDefault="008C4DC8" w:rsidP="00535CF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3EF1360" w14:textId="7D24C769" w:rsidR="008C4DC8" w:rsidRPr="00AE1A3D" w:rsidRDefault="008C4DC8" w:rsidP="00535CF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IH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5C73866" w14:textId="0702F5D1" w:rsidR="008C4DC8" w:rsidRPr="00AE1A3D" w:rsidRDefault="008C4DC8" w:rsidP="00535CF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6CB5176" w14:textId="217F0E4E" w:rsidR="008C4DC8" w:rsidRPr="00AE1A3D" w:rsidRDefault="008C4DC8" w:rsidP="00535CF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70+ anos</w:t>
            </w:r>
          </w:p>
        </w:tc>
        <w:tc>
          <w:tcPr>
            <w:tcW w:w="0" w:type="auto"/>
            <w:vAlign w:val="center"/>
          </w:tcPr>
          <w:p w14:paraId="1100DC62" w14:textId="7FAF1C34" w:rsidR="008C4DC8" w:rsidRPr="00AE1A3D" w:rsidRDefault="008C4DC8" w:rsidP="00535CF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54</w:t>
            </w:r>
          </w:p>
        </w:tc>
        <w:tc>
          <w:tcPr>
            <w:tcW w:w="0" w:type="auto"/>
            <w:vAlign w:val="center"/>
          </w:tcPr>
          <w:p w14:paraId="69135E23" w14:textId="440BF889" w:rsidR="008C4DC8" w:rsidRPr="00AE1A3D" w:rsidRDefault="008C4DC8" w:rsidP="00535CF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vAlign w:val="center"/>
          </w:tcPr>
          <w:p w14:paraId="270F49F2" w14:textId="386FAD17" w:rsidR="008C4DC8" w:rsidRPr="00AE1A3D" w:rsidRDefault="008C4DC8" w:rsidP="00535CF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8C4DC8" w:rsidRPr="00D34641" w14:paraId="5F7D6CE6" w14:textId="77777777" w:rsidTr="00226C06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2EB20332" w14:textId="2B200F9D" w:rsidR="008C4DC8" w:rsidRPr="00AE1A3D" w:rsidRDefault="008C4DC8" w:rsidP="00F947EB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antos et al. 2020</w:t>
            </w:r>
            <w:r w:rsid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0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E3162B6" w14:textId="35D86E6E" w:rsidR="008C4DC8" w:rsidRPr="00AE1A3D" w:rsidRDefault="008C4DC8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8–201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B11553E" w14:textId="77777777" w:rsidR="008C4DC8" w:rsidRPr="00227A32" w:rsidRDefault="008C4DC8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Comunidades rurais de </w:t>
            </w:r>
            <w:r w:rsidRPr="00227A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ão João do</w:t>
            </w:r>
          </w:p>
          <w:p w14:paraId="47A4E03F" w14:textId="72FFF8D9" w:rsidR="008C4DC8" w:rsidRPr="00AE1A3D" w:rsidRDefault="008C4DC8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227A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iauí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B3B9BBE" w14:textId="60FA880E" w:rsidR="008C4DC8" w:rsidRPr="00AE1A3D" w:rsidRDefault="008C4DC8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I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8D28D1B" w14:textId="0642583B" w:rsidR="008C4DC8" w:rsidRPr="00AE1A3D" w:rsidRDefault="008C4DC8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207C30C8" w14:textId="3A3F8C6D" w:rsidR="008C4DC8" w:rsidRPr="00AE1A3D" w:rsidRDefault="008C4DC8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76838AE" w14:textId="32FB05E5" w:rsidR="008C4DC8" w:rsidRPr="00AE1A3D" w:rsidRDefault="008C4DC8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45344C0" w14:textId="631DE2ED" w:rsidR="008C4DC8" w:rsidRPr="00AE1A3D" w:rsidRDefault="008C4DC8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98155EA" w14:textId="0C979BE8" w:rsidR="008C4DC8" w:rsidRPr="00AE1A3D" w:rsidRDefault="008C4DC8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75 anos</w:t>
            </w:r>
          </w:p>
        </w:tc>
        <w:tc>
          <w:tcPr>
            <w:tcW w:w="0" w:type="auto"/>
            <w:vAlign w:val="center"/>
          </w:tcPr>
          <w:p w14:paraId="11C9B585" w14:textId="2F44C5C9" w:rsidR="008C4DC8" w:rsidRPr="00AE1A3D" w:rsidRDefault="008C4DC8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83</w:t>
            </w:r>
          </w:p>
        </w:tc>
        <w:tc>
          <w:tcPr>
            <w:tcW w:w="0" w:type="auto"/>
            <w:vAlign w:val="center"/>
          </w:tcPr>
          <w:p w14:paraId="02457C0C" w14:textId="4EA908D2" w:rsidR="008C4DC8" w:rsidRPr="00AE1A3D" w:rsidRDefault="008C4DC8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5</w:t>
            </w:r>
          </w:p>
        </w:tc>
        <w:tc>
          <w:tcPr>
            <w:tcW w:w="0" w:type="auto"/>
            <w:vAlign w:val="center"/>
          </w:tcPr>
          <w:p w14:paraId="3EB48BD6" w14:textId="5CC3449D" w:rsidR="008C4DC8" w:rsidRPr="00AE1A3D" w:rsidRDefault="00687CE1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</w:t>
            </w:r>
            <w:r w:rsidR="008C4DC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7</w:t>
            </w:r>
            <w:r w:rsidR="008C4DC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%</w:t>
            </w:r>
          </w:p>
        </w:tc>
      </w:tr>
      <w:tr w:rsidR="008C4DC8" w:rsidRPr="00D34641" w14:paraId="7B514684" w14:textId="77777777" w:rsidTr="00226C06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69C79F13" w14:textId="1E2D0D5C" w:rsidR="008C4DC8" w:rsidRPr="00AE1A3D" w:rsidRDefault="008C4DC8" w:rsidP="00F035E8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Martins et al. 2018</w:t>
            </w:r>
            <w:r w:rsid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5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A2E8ED8" w14:textId="30BD5733" w:rsidR="008C4DC8" w:rsidRPr="00AE1A3D" w:rsidRDefault="008C4DC8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72AC05F" w14:textId="6AC6F9BF" w:rsidR="008C4DC8" w:rsidRPr="00AE1A3D" w:rsidRDefault="008C4DC8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 Quilombola, Jaraguari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E22D66E" w14:textId="6E67F365" w:rsidR="008C4DC8" w:rsidRPr="00AE1A3D" w:rsidRDefault="008C4DC8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988EC3D" w14:textId="24F14FD2" w:rsidR="008C4DC8" w:rsidRPr="00AE1A3D" w:rsidRDefault="008C4DC8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ntro-Oeste</w:t>
            </w:r>
          </w:p>
        </w:tc>
        <w:tc>
          <w:tcPr>
            <w:tcW w:w="0" w:type="auto"/>
            <w:vAlign w:val="center"/>
          </w:tcPr>
          <w:p w14:paraId="54DBB56D" w14:textId="588FF4F1" w:rsidR="008C4DC8" w:rsidRPr="00AE1A3D" w:rsidRDefault="008C4DC8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BCC0B90" w14:textId="25B4B099" w:rsidR="008C4DC8" w:rsidRPr="00AE1A3D" w:rsidRDefault="008C4DC8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CMA, PCR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DE45B8B" w14:textId="1FE79867" w:rsidR="008C4DC8" w:rsidRPr="00AE1A3D" w:rsidRDefault="008C4DC8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C98C13C" w14:textId="2010D85F" w:rsidR="008C4DC8" w:rsidRPr="00AE1A3D" w:rsidRDefault="008C4DC8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&lt;6–60+ anos</w:t>
            </w:r>
          </w:p>
        </w:tc>
        <w:tc>
          <w:tcPr>
            <w:tcW w:w="0" w:type="auto"/>
            <w:vAlign w:val="center"/>
          </w:tcPr>
          <w:p w14:paraId="7B39D730" w14:textId="14E30DF0" w:rsidR="008C4DC8" w:rsidRPr="00AE1A3D" w:rsidRDefault="008C4DC8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75</w:t>
            </w:r>
          </w:p>
        </w:tc>
        <w:tc>
          <w:tcPr>
            <w:tcW w:w="0" w:type="auto"/>
            <w:vAlign w:val="center"/>
          </w:tcPr>
          <w:p w14:paraId="750135B5" w14:textId="659A7CC3" w:rsidR="008C4DC8" w:rsidRPr="00AE1A3D" w:rsidRDefault="008C4DC8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vAlign w:val="center"/>
          </w:tcPr>
          <w:p w14:paraId="4A7668E6" w14:textId="72B1371A" w:rsidR="008C4DC8" w:rsidRPr="00AE1A3D" w:rsidRDefault="008C4DC8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6%</w:t>
            </w:r>
          </w:p>
        </w:tc>
      </w:tr>
      <w:tr w:rsidR="008C4DC8" w:rsidRPr="00D34641" w14:paraId="313A2D4D" w14:textId="77777777" w:rsidTr="00226C06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780B27C4" w14:textId="42072C89" w:rsidR="008C4DC8" w:rsidRPr="00AE1A3D" w:rsidRDefault="008C4DC8" w:rsidP="00AC3783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Lima et al. 2015</w:t>
            </w:r>
            <w:r w:rsid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2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F01871B" w14:textId="18556FC2" w:rsidR="008C4DC8" w:rsidRPr="00AE1A3D" w:rsidRDefault="008C4DC8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8A90F38" w14:textId="20AD2026" w:rsidR="008C4DC8" w:rsidRPr="00AE1A3D" w:rsidRDefault="008C4DC8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Seis localidades em </w:t>
            </w:r>
            <w:r w:rsidRPr="00525C8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Jaguaruan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8B9AD36" w14:textId="2CB70DE6" w:rsidR="008C4DC8" w:rsidRPr="00AE1A3D" w:rsidRDefault="008C4DC8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36D09A" w14:textId="059CFDF6" w:rsidR="008C4DC8" w:rsidRPr="00AE1A3D" w:rsidRDefault="008C4DC8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6FED7192" w14:textId="72C76BD4" w:rsidR="008C4DC8" w:rsidRPr="00AE1A3D" w:rsidRDefault="008C4DC8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32ACEC7" w14:textId="67809D53" w:rsidR="008C4DC8" w:rsidRPr="00AE1A3D" w:rsidRDefault="008C4DC8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C4B4897" w14:textId="4C2055FD" w:rsidR="008C4DC8" w:rsidRPr="00AE1A3D" w:rsidRDefault="008C4DC8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F2C875A" w14:textId="3B0CC537" w:rsidR="008C4DC8" w:rsidRPr="00AE1A3D" w:rsidRDefault="008C4DC8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70+ anos</w:t>
            </w:r>
          </w:p>
        </w:tc>
        <w:tc>
          <w:tcPr>
            <w:tcW w:w="0" w:type="auto"/>
            <w:vAlign w:val="center"/>
          </w:tcPr>
          <w:p w14:paraId="3A513E8B" w14:textId="14FDC7EF" w:rsidR="008C4DC8" w:rsidRPr="00AE1A3D" w:rsidRDefault="008C4DC8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581</w:t>
            </w:r>
          </w:p>
        </w:tc>
        <w:tc>
          <w:tcPr>
            <w:tcW w:w="0" w:type="auto"/>
            <w:vAlign w:val="center"/>
          </w:tcPr>
          <w:p w14:paraId="59D932D6" w14:textId="1F9D8961" w:rsidR="008C4DC8" w:rsidRPr="00AE1A3D" w:rsidRDefault="008C4DC8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vAlign w:val="center"/>
          </w:tcPr>
          <w:p w14:paraId="7C801B7F" w14:textId="5BC401DC" w:rsidR="008C4DC8" w:rsidRPr="00AE1A3D" w:rsidRDefault="008C4DC8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2%</w:t>
            </w:r>
          </w:p>
        </w:tc>
      </w:tr>
      <w:tr w:rsidR="008C4DC8" w:rsidRPr="009A2FD5" w14:paraId="226AFBD7" w14:textId="77777777" w:rsidTr="00226C06">
        <w:trPr>
          <w:cantSplit/>
          <w:jc w:val="center"/>
        </w:trPr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211773BE" w14:textId="06BB1D99" w:rsidR="008C4DC8" w:rsidRPr="00AE1A3D" w:rsidRDefault="008C4DC8" w:rsidP="008C4DC8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antos et al. 2022</w:t>
            </w:r>
            <w:r w:rsid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0)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BC003E9" w14:textId="067E97D9" w:rsidR="008C4DC8" w:rsidRPr="00AE1A3D" w:rsidRDefault="008C4DC8" w:rsidP="008C4DC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8–2019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062CADA" w14:textId="41940BF7" w:rsidR="008C4DC8" w:rsidRPr="00AE1A3D" w:rsidRDefault="008C4DC8" w:rsidP="008C4DC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Distrito de Santo Inácio, </w:t>
            </w:r>
            <w:r w:rsidRPr="00C07F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Gentio do Our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90CD26E" w14:textId="679BDC0B" w:rsidR="008C4DC8" w:rsidRPr="00AE1A3D" w:rsidRDefault="008C4DC8" w:rsidP="008C4DC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BA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BF19981" w14:textId="61557F9D" w:rsidR="008C4DC8" w:rsidRPr="00AE1A3D" w:rsidRDefault="008C4DC8" w:rsidP="008C4DC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E9AD802" w14:textId="280DA046" w:rsidR="008C4DC8" w:rsidRPr="00AE1A3D" w:rsidRDefault="008C4DC8" w:rsidP="008C4DC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55D9F03" w14:textId="2DCA6909" w:rsidR="008C4DC8" w:rsidRPr="00AE1A3D" w:rsidRDefault="008C4DC8" w:rsidP="008C4DC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PCR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23AA3193" w14:textId="492C3C4F" w:rsidR="008C4DC8" w:rsidRPr="00AE1A3D" w:rsidRDefault="008C4DC8" w:rsidP="008C4DC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33C9511" w14:textId="41128BD3" w:rsidR="008C4DC8" w:rsidRPr="00AE1A3D" w:rsidRDefault="008C4DC8" w:rsidP="008C4DC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&lt;18–65+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62F7DA6" w14:textId="7F8AF16B" w:rsidR="008C4DC8" w:rsidRPr="00AE1A3D" w:rsidRDefault="008C4DC8" w:rsidP="008C4DC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26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6F4264A" w14:textId="105C98ED" w:rsidR="008C4DC8" w:rsidRPr="00AE1A3D" w:rsidRDefault="008C4DC8" w:rsidP="008C4DC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0F6DCEAF" w14:textId="4B6363BC" w:rsidR="008C4DC8" w:rsidRPr="00AE1A3D" w:rsidRDefault="008C4DC8" w:rsidP="008C4DC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</w:tbl>
    <w:p w14:paraId="701CBB54" w14:textId="77777777" w:rsidR="004164C3" w:rsidRDefault="004164C3" w:rsidP="004164C3">
      <w:pPr>
        <w:rPr>
          <w:rFonts w:ascii="Times New Roman" w:eastAsia="Times New Roman" w:hAnsi="Times New Roman" w:cs="Times New Roman"/>
          <w:bCs/>
          <w:color w:val="000000"/>
          <w:szCs w:val="20"/>
          <w:lang w:eastAsia="pt-BR"/>
        </w:rPr>
      </w:pPr>
      <w:r>
        <w:rPr>
          <w:rFonts w:ascii="Times New Roman" w:eastAsia="Times New Roman" w:hAnsi="Times New Roman" w:cs="Times New Roman"/>
          <w:bCs/>
          <w:color w:val="000000"/>
          <w:szCs w:val="20"/>
          <w:lang w:eastAsia="pt-BR"/>
        </w:rPr>
        <w:br w:type="page"/>
      </w:r>
    </w:p>
    <w:p w14:paraId="72AF8A04" w14:textId="396E6523" w:rsidR="00917075" w:rsidRPr="007E1206" w:rsidRDefault="00917075" w:rsidP="0091707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lastRenderedPageBreak/>
        <w:t>Tab</w:t>
      </w:r>
      <w:r w:rsidR="00C45C77"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e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l</w:t>
      </w:r>
      <w:r w:rsidR="00C45C77"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a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 xml:space="preserve"> S</w:t>
      </w:r>
      <w:r w:rsidR="008455D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6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.</w:t>
      </w:r>
      <w:r w:rsidRPr="0082523F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 w:rsidR="00D560BE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Estimativas de </w:t>
      </w:r>
      <w:r w:rsid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prevalência de doença de Chagas em </w:t>
      </w:r>
      <w:r w:rsidR="00A4779F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mulheres grávidas no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Bra</w:t>
      </w:r>
      <w:r w:rsidR="00A4779F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s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il</w:t>
      </w:r>
      <w:r w:rsidR="00D560BE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segundo estudos publicados em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20</w:t>
      </w:r>
      <w:r w:rsidR="00855315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10</w:t>
      </w:r>
      <w:r w:rsidR="00D560BE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–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2022</w:t>
      </w:r>
    </w:p>
    <w:tbl>
      <w:tblPr>
        <w:tblW w:w="0" w:type="auto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28"/>
        <w:gridCol w:w="871"/>
        <w:gridCol w:w="3020"/>
        <w:gridCol w:w="730"/>
        <w:gridCol w:w="950"/>
        <w:gridCol w:w="1240"/>
        <w:gridCol w:w="981"/>
        <w:gridCol w:w="1688"/>
        <w:gridCol w:w="1588"/>
        <w:gridCol w:w="1221"/>
        <w:gridCol w:w="641"/>
        <w:gridCol w:w="1140"/>
      </w:tblGrid>
      <w:tr w:rsidR="00226C06" w:rsidRPr="00D34641" w14:paraId="5A5A57A5" w14:textId="377E0251" w:rsidTr="00226C06">
        <w:trPr>
          <w:cantSplit/>
          <w:jc w:val="center"/>
        </w:trPr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342FF24B" w14:textId="77777777" w:rsidR="00226C06" w:rsidRDefault="00226C06" w:rsidP="006769B3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utores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 / </w:t>
            </w:r>
          </w:p>
          <w:p w14:paraId="6844C8A6" w14:textId="30E4508A" w:rsidR="00226C06" w:rsidRPr="00AE1A3D" w:rsidRDefault="00226C06" w:rsidP="003A1514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no de publicação</w:t>
            </w:r>
            <w:r w:rsidR="00BF473C" w:rsidRPr="00BF473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*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7EFB34A6" w14:textId="77777777" w:rsidR="00226C06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Período de </w:t>
            </w:r>
          </w:p>
          <w:p w14:paraId="31D2649E" w14:textId="2B9E9D09" w:rsidR="00226C06" w:rsidRPr="00AE1A3D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u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43E8A5CC" w14:textId="77777777" w:rsidR="00226C06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Local de estudo</w:t>
            </w:r>
          </w:p>
          <w:p w14:paraId="6F6AD2D8" w14:textId="5AA319AC" w:rsidR="00226C06" w:rsidRPr="00AE1A3D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(Localidade, município)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394B652A" w14:textId="660809B5" w:rsidR="00226C06" w:rsidRPr="00AE1A3D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a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91850D3" w14:textId="3EA3A213" w:rsidR="00226C06" w:rsidRPr="00AE1A3D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Regi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7CD861B" w14:textId="11423B66" w:rsidR="00226C06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gem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4E17D41" w14:textId="3DAED927" w:rsidR="00226C06" w:rsidRPr="00AE1A3D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ste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198EEED9" w14:textId="2A00C9E3" w:rsidR="00226C06" w:rsidRPr="00AE1A3D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1B6DB235" w14:textId="4C9D23BA" w:rsidR="00226C06" w:rsidRPr="00AE1A3D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Grupo de idade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5B2AD7C" w14:textId="202AC809" w:rsidR="00226C06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amanho da 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E693D85" w14:textId="74B0C98F" w:rsidR="00226C06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Caso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3E4A2E5" w14:textId="4A06AE04" w:rsidR="00226C06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Prevalência</w:t>
            </w:r>
          </w:p>
        </w:tc>
      </w:tr>
      <w:tr w:rsidR="00226C06" w:rsidRPr="00D34641" w14:paraId="15A50841" w14:textId="304F89D9" w:rsidTr="00226C06">
        <w:trPr>
          <w:cantSplit/>
          <w:jc w:val="center"/>
        </w:trPr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60192E09" w14:textId="7FA9A520" w:rsidR="00226C06" w:rsidRPr="00AE1A3D" w:rsidRDefault="00226C06" w:rsidP="00BC58D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Nobre et al. 2021</w:t>
            </w:r>
            <w:r w:rsid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17)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41080967" w14:textId="0B1A88A1" w:rsidR="00226C06" w:rsidRPr="00AE1A3D" w:rsidRDefault="00226C06" w:rsidP="00BC58D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4–2016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6C5D911A" w14:textId="5DBEEE36" w:rsidR="00226C06" w:rsidRPr="00AE1A3D" w:rsidRDefault="00226C06" w:rsidP="00BC58D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istema Público de Saúde, Distrito Federal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4901B08A" w14:textId="334680D6" w:rsidR="00226C06" w:rsidRPr="00AE1A3D" w:rsidRDefault="00226C06" w:rsidP="00BC58D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DF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5211F89A" w14:textId="10E85E18" w:rsidR="00226C06" w:rsidRPr="00AE1A3D" w:rsidRDefault="00226C06" w:rsidP="00BC58D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ntro-Oest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3EB410AF" w14:textId="7DD3AF48" w:rsidR="00226C06" w:rsidRDefault="00226C06" w:rsidP="00BC58D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167B0E8E" w14:textId="75C26BF2" w:rsidR="00226C06" w:rsidRPr="00AE1A3D" w:rsidRDefault="00226C06" w:rsidP="00BC58D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09EA1290" w14:textId="536BAF10" w:rsidR="00226C06" w:rsidRPr="00AE1A3D" w:rsidRDefault="00226C06" w:rsidP="00BC58D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73D6E1E5" w14:textId="18BA33D5" w:rsidR="00226C06" w:rsidRPr="00AE1A3D" w:rsidRDefault="00226C06" w:rsidP="00BC58D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&lt;20–40+ anos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6FCB30AC" w14:textId="7590F7FD" w:rsidR="00226C06" w:rsidRPr="00AE1A3D" w:rsidRDefault="00226C06" w:rsidP="00BC58D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8.895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756F1502" w14:textId="0ADB89DC" w:rsidR="00226C06" w:rsidRPr="00AE1A3D" w:rsidRDefault="00226C06" w:rsidP="00BC58D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8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4E7E2A86" w14:textId="0D5D8291" w:rsidR="00226C06" w:rsidRPr="00AE1A3D" w:rsidRDefault="00226C06" w:rsidP="00BC58D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19%</w:t>
            </w:r>
          </w:p>
        </w:tc>
      </w:tr>
      <w:tr w:rsidR="00226C06" w:rsidRPr="00D34641" w14:paraId="0A180EB4" w14:textId="6D3DEE4A" w:rsidTr="00226C06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16A59814" w14:textId="79B9143C" w:rsidR="00226C06" w:rsidRPr="00AE1A3D" w:rsidRDefault="00226C06" w:rsidP="00A63951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elo et al. 2016</w:t>
            </w:r>
            <w:r w:rsidR="00BF473C" w:rsidRP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9C7F348" w14:textId="58113797" w:rsidR="00226C06" w:rsidRPr="00AE1A3D" w:rsidRDefault="00226C06" w:rsidP="00A6395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1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CCFDF4" w14:textId="3ABD3866" w:rsidR="00226C06" w:rsidRPr="00AE1A3D" w:rsidRDefault="00226C06" w:rsidP="00A6395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Unidades de Atenção Primária (pré-natal), Maceió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10EF86C" w14:textId="36A7DF8B" w:rsidR="00226C06" w:rsidRPr="00AE1A3D" w:rsidRDefault="00226C06" w:rsidP="00A6395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4875A0E" w14:textId="69D0DDFD" w:rsidR="00226C06" w:rsidRPr="00AE1A3D" w:rsidRDefault="00226C06" w:rsidP="00A6395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3303679F" w14:textId="1A832EF4" w:rsidR="00226C06" w:rsidRPr="00AE1A3D" w:rsidRDefault="00226C06" w:rsidP="00A6395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969A0F" w14:textId="45348138" w:rsidR="00226C06" w:rsidRPr="00AE1A3D" w:rsidRDefault="00226C06" w:rsidP="00A6395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orologi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7A11C85" w14:textId="26BBBDC0" w:rsidR="00226C06" w:rsidRPr="00AE1A3D" w:rsidRDefault="00226C06" w:rsidP="00A6395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AD009E3" w14:textId="0FF58976" w:rsidR="00226C06" w:rsidRPr="00AE1A3D" w:rsidRDefault="00226C06" w:rsidP="00A6395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</w:t>
            </w:r>
          </w:p>
        </w:tc>
        <w:tc>
          <w:tcPr>
            <w:tcW w:w="0" w:type="auto"/>
            <w:vAlign w:val="center"/>
          </w:tcPr>
          <w:p w14:paraId="239DBF0B" w14:textId="287EF8E8" w:rsidR="00226C06" w:rsidRPr="00AE1A3D" w:rsidRDefault="00226C06" w:rsidP="00A6395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670D0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54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.</w:t>
            </w:r>
            <w:r w:rsidRPr="00670D0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13</w:t>
            </w:r>
          </w:p>
        </w:tc>
        <w:tc>
          <w:tcPr>
            <w:tcW w:w="0" w:type="auto"/>
            <w:vAlign w:val="center"/>
          </w:tcPr>
          <w:p w14:paraId="67DCED28" w14:textId="09D21288" w:rsidR="00226C06" w:rsidRPr="00AE1A3D" w:rsidRDefault="00226C06" w:rsidP="00A6395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6</w:t>
            </w:r>
          </w:p>
        </w:tc>
        <w:tc>
          <w:tcPr>
            <w:tcW w:w="0" w:type="auto"/>
            <w:vAlign w:val="center"/>
          </w:tcPr>
          <w:p w14:paraId="32507848" w14:textId="583E3880" w:rsidR="00226C06" w:rsidRPr="00AE1A3D" w:rsidRDefault="00226C06" w:rsidP="00A6395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12%</w:t>
            </w:r>
          </w:p>
        </w:tc>
      </w:tr>
      <w:tr w:rsidR="00226C06" w:rsidRPr="009A2FD5" w14:paraId="766FC3FB" w14:textId="317F8D25" w:rsidTr="00226C06">
        <w:trPr>
          <w:cantSplit/>
          <w:jc w:val="center"/>
        </w:trPr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22BC473" w14:textId="4C4A49A4" w:rsidR="00226C06" w:rsidRPr="00AE1A3D" w:rsidRDefault="00226C06" w:rsidP="00226C06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antos et al. 2018</w:t>
            </w:r>
            <w:r w:rsidR="00BF473C" w:rsidRP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41C3649" w14:textId="3900E581" w:rsidR="00226C06" w:rsidRPr="00AE1A3D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5–2016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2715E17" w14:textId="77777777" w:rsidR="00226C06" w:rsidRPr="00AB2667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Hospital Universitário da UFS, municípios do sul de Sergipe: </w:t>
            </w:r>
            <w:r w:rsidRPr="00AB266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Arauá, Boquim, Cristinápolis, Estância, </w:t>
            </w:r>
          </w:p>
          <w:p w14:paraId="023380CF" w14:textId="77777777" w:rsidR="00226C06" w:rsidRPr="00AB2667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AB266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Indiaroba, Itabaianinha, Pedrinhas, Salgado, Umbaúba, Santa </w:t>
            </w:r>
          </w:p>
          <w:p w14:paraId="595B656F" w14:textId="0CE140C5" w:rsidR="00226C06" w:rsidRPr="00AE1A3D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AB266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Luzia do Itanhy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e </w:t>
            </w:r>
            <w:r w:rsidRPr="00AB266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Tomar do Geru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68F475F" w14:textId="387E888E" w:rsidR="00226C06" w:rsidRPr="00AE1A3D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1F0B66B" w14:textId="694988E4" w:rsidR="00226C06" w:rsidRPr="00AE1A3D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6753031C" w14:textId="4515712A" w:rsidR="00226C06" w:rsidRPr="00AE1A3D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Hospitalar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A92F0D2" w14:textId="62A32608" w:rsidR="00226C06" w:rsidRPr="00AE1A3D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22DB334" w14:textId="27F6EF94" w:rsidR="00226C06" w:rsidRPr="00AE1A3D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E40C91A" w14:textId="4751BF1B" w:rsidR="00226C06" w:rsidRPr="00AE1A3D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4D5051D" w14:textId="261D4D72" w:rsidR="00226C06" w:rsidRPr="00AE1A3D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749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216E512" w14:textId="4D30D1B3" w:rsidR="00226C06" w:rsidRPr="00AE1A3D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60E31865" w14:textId="64E99E36" w:rsidR="00226C06" w:rsidRPr="00AE1A3D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02%</w:t>
            </w:r>
          </w:p>
        </w:tc>
      </w:tr>
    </w:tbl>
    <w:p w14:paraId="2A758697" w14:textId="232E2E32" w:rsidR="00BF473C" w:rsidRPr="00BF473C" w:rsidRDefault="00BF473C">
      <w:pP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</w:pPr>
      <w:r w:rsidRPr="00BF473C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vertAlign w:val="superscript"/>
          <w:lang w:eastAsia="pt-BR"/>
        </w:rPr>
        <w:t>*</w:t>
      </w:r>
      <w:r w:rsidRPr="00BF473C">
        <w:rPr>
          <w:rFonts w:ascii="Times New Roman" w:eastAsia="Times New Roman" w:hAnsi="Times New Roman" w:cs="Times New Roman"/>
          <w:color w:val="000000"/>
          <w:sz w:val="20"/>
          <w:szCs w:val="20"/>
          <w:u w:val="single"/>
          <w:lang w:eastAsia="pt-BR"/>
        </w:rPr>
        <w:t>Referências não citad</w:t>
      </w:r>
      <w:r>
        <w:rPr>
          <w:rFonts w:ascii="Times New Roman" w:eastAsia="Times New Roman" w:hAnsi="Times New Roman" w:cs="Times New Roman"/>
          <w:color w:val="000000"/>
          <w:sz w:val="20"/>
          <w:szCs w:val="20"/>
          <w:u w:val="single"/>
          <w:lang w:eastAsia="pt-BR"/>
        </w:rPr>
        <w:t>a</w:t>
      </w:r>
      <w:r w:rsidRPr="00BF473C">
        <w:rPr>
          <w:rFonts w:ascii="Times New Roman" w:eastAsia="Times New Roman" w:hAnsi="Times New Roman" w:cs="Times New Roman"/>
          <w:color w:val="000000"/>
          <w:sz w:val="20"/>
          <w:szCs w:val="20"/>
          <w:u w:val="single"/>
          <w:lang w:eastAsia="pt-BR"/>
        </w:rPr>
        <w:t>s no texto principal</w:t>
      </w:r>
      <w:r w:rsidRPr="00BF473C">
        <w:rPr>
          <w:rFonts w:ascii="Times New Roman" w:eastAsia="Times New Roman" w:hAnsi="Times New Roman" w:cs="Times New Roman"/>
          <w:color w:val="000000"/>
          <w:sz w:val="20"/>
          <w:szCs w:val="20"/>
          <w:lang w:eastAsia="pt-BR"/>
        </w:rPr>
        <w:t>:</w:t>
      </w:r>
      <w:r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eastAsia="pt-BR"/>
        </w:rPr>
        <w:t xml:space="preserve"> 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vertAlign w:val="superscript"/>
          <w:lang w:eastAsia="pt-BR"/>
        </w:rPr>
        <w:t>1</w:t>
      </w:r>
      <w: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, 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Santos, F.R. dos, Euzébio, D.M., Oliveira, G.G. de, Chagas, M.S., Ferreira, A.R., Mendonça, L.A., Correia, D., Silva, A.M. da, 2018. Systematic neonatal screening for congenital Chagas disease in Northeast Brazil: prevalence of </w:t>
      </w:r>
      <w:r w:rsidRPr="00BF473C">
        <w:rPr>
          <w:rFonts w:ascii="Times New Roman" w:eastAsia="Times New Roman" w:hAnsi="Times New Roman" w:cs="Times New Roman"/>
          <w:bCs/>
          <w:i/>
          <w:iCs/>
          <w:color w:val="000000"/>
          <w:sz w:val="20"/>
          <w:szCs w:val="20"/>
          <w:lang w:eastAsia="pt-BR"/>
        </w:rPr>
        <w:t>Trypanosoma cruzi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 infection in the Southern region of Sergipe. Rev. Soc. Bras. Med. Trop. 51, 310–317. </w:t>
      </w:r>
      <w:hyperlink r:id="rId8" w:history="1">
        <w:r w:rsidRPr="000D671F">
          <w:rPr>
            <w:rStyle w:val="Hyperlink"/>
            <w:rFonts w:ascii="Times New Roman" w:eastAsia="Times New Roman" w:hAnsi="Times New Roman" w:cs="Times New Roman"/>
            <w:bCs/>
            <w:sz w:val="20"/>
            <w:szCs w:val="20"/>
            <w:lang w:eastAsia="pt-BR"/>
          </w:rPr>
          <w:t>https://doi.org/10.1590/0037-8682-0024-2018</w:t>
        </w:r>
      </w:hyperlink>
      <w: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; 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vertAlign w:val="superscript"/>
          <w:lang w:eastAsia="pt-BR"/>
        </w:rPr>
        <w:t>2</w:t>
      </w:r>
      <w: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, 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Belo, B., Prata, A., Moura, A., Nobrega, L., Amorim, M.M., Katz, L., 2016. Seroprevalence of Chagas’ Disease in Pregnancy and Congenital Transmission of </w:t>
      </w:r>
      <w:r w:rsidRPr="0010743B">
        <w:rPr>
          <w:rFonts w:ascii="Times New Roman" w:eastAsia="Times New Roman" w:hAnsi="Times New Roman" w:cs="Times New Roman"/>
          <w:bCs/>
          <w:i/>
          <w:iCs/>
          <w:color w:val="000000"/>
          <w:sz w:val="20"/>
          <w:szCs w:val="20"/>
          <w:lang w:eastAsia="pt-BR"/>
        </w:rPr>
        <w:t>Trypanosoma cruzi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 in Maceió, Brazil [28I]. Obstetrics &amp; Gynecology 127, 80S. </w:t>
      </w:r>
      <w:hyperlink r:id="rId9" w:history="1">
        <w:r w:rsidRPr="000D671F">
          <w:rPr>
            <w:rStyle w:val="Hyperlink"/>
            <w:rFonts w:ascii="Times New Roman" w:eastAsia="Times New Roman" w:hAnsi="Times New Roman" w:cs="Times New Roman"/>
            <w:bCs/>
            <w:sz w:val="20"/>
            <w:szCs w:val="20"/>
            <w:lang w:eastAsia="pt-BR"/>
          </w:rPr>
          <w:t>https://doi.org/10.1097/01.AOG.0000483732.19468.1b</w:t>
        </w:r>
      </w:hyperlink>
      <w:r w:rsidR="0010743B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>.</w:t>
      </w:r>
    </w:p>
    <w:p w14:paraId="13D43AEA" w14:textId="2A30BAA8" w:rsidR="00855315" w:rsidRDefault="00855315">
      <w:pP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</w:pPr>
      <w: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br w:type="page"/>
      </w:r>
    </w:p>
    <w:p w14:paraId="3867E908" w14:textId="1163D6B4" w:rsidR="00855315" w:rsidRPr="007E1206" w:rsidRDefault="00855315" w:rsidP="0085531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lastRenderedPageBreak/>
        <w:t>Tabela S</w:t>
      </w:r>
      <w:r w:rsidR="008455D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7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.</w:t>
      </w:r>
      <w:r w:rsidRPr="0082523F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 w:rsidR="004C134C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T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ransmissão vertical de </w:t>
      </w:r>
      <w:r w:rsidRPr="007E1206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pt-BR"/>
        </w:rPr>
        <w:t>Trypanosoma cruzi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no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Bra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s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il</w:t>
      </w:r>
      <w:r w:rsidR="004C134C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segundo estudos publicados em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20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10</w:t>
      </w:r>
      <w:r w:rsidR="004C134C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–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2022</w:t>
      </w:r>
    </w:p>
    <w:tbl>
      <w:tblPr>
        <w:tblW w:w="0" w:type="auto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24"/>
        <w:gridCol w:w="862"/>
        <w:gridCol w:w="2018"/>
        <w:gridCol w:w="730"/>
        <w:gridCol w:w="937"/>
        <w:gridCol w:w="1240"/>
        <w:gridCol w:w="1447"/>
        <w:gridCol w:w="1580"/>
        <w:gridCol w:w="1540"/>
        <w:gridCol w:w="1697"/>
        <w:gridCol w:w="641"/>
        <w:gridCol w:w="1382"/>
      </w:tblGrid>
      <w:tr w:rsidR="00380A3A" w:rsidRPr="00D34641" w14:paraId="4375D130" w14:textId="77777777" w:rsidTr="00B25F40">
        <w:trPr>
          <w:cantSplit/>
          <w:jc w:val="center"/>
        </w:trPr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63B16E59" w14:textId="77777777" w:rsidR="003872B3" w:rsidRDefault="003872B3" w:rsidP="00513EBF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utores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 / </w:t>
            </w:r>
          </w:p>
          <w:p w14:paraId="28E336F5" w14:textId="6A82DD25" w:rsidR="003872B3" w:rsidRPr="00AE1A3D" w:rsidRDefault="003872B3" w:rsidP="00513EBF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no de publicação</w:t>
            </w:r>
            <w:r w:rsidR="00BF473C" w:rsidRPr="00BF473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*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2FC01AB0" w14:textId="77777777" w:rsidR="003872B3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Período de </w:t>
            </w:r>
          </w:p>
          <w:p w14:paraId="77CCA8ED" w14:textId="77777777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u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017987E2" w14:textId="77777777" w:rsidR="003872B3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Local de estudo</w:t>
            </w:r>
          </w:p>
          <w:p w14:paraId="2E5E9F47" w14:textId="77777777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(Localidade, município)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7F1126C8" w14:textId="77777777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a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5009B0A4" w14:textId="77777777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Regi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0C4254D" w14:textId="192C6C04" w:rsidR="003872B3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gem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1ECA6E0E" w14:textId="6E5512EE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ste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56ECC6D5" w14:textId="77777777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5494B89D" w14:textId="6429B3DD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mpo de seguiment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87B33B4" w14:textId="77777777" w:rsidR="003872B3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amanho da 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97B63F8" w14:textId="77777777" w:rsidR="003872B3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Caso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DB70A4A" w14:textId="6CD55758" w:rsidR="003872B3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ransmissão vertical</w:t>
            </w:r>
          </w:p>
        </w:tc>
      </w:tr>
      <w:tr w:rsidR="00380A3A" w:rsidRPr="00D34641" w14:paraId="4A5D28A3" w14:textId="77777777" w:rsidTr="00B25F40">
        <w:trPr>
          <w:cantSplit/>
          <w:jc w:val="center"/>
        </w:trPr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19E6F3B5" w14:textId="7047E620" w:rsidR="003872B3" w:rsidRPr="00AE1A3D" w:rsidRDefault="003872B3" w:rsidP="00513EBF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Nobre et al. 2021</w:t>
            </w:r>
            <w:r w:rsid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17)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4C20355A" w14:textId="1CD2A20B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4–2016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0AABAC4B" w14:textId="77777777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istema Público de Saúde, Distrito Federal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76FD709D" w14:textId="77777777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DF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73D64027" w14:textId="77777777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ntro-Oest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13BFDD40" w14:textId="396E1EA8" w:rsidR="003872B3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7D680197" w14:textId="4BB5AD22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1A11ED94" w14:textId="77777777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3CD3F3A6" w14:textId="75673F35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ascimento e aos 9 meses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2A36F994" w14:textId="033E5A44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0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1A11672E" w14:textId="0A1996A2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28AFFCF8" w14:textId="00521A4D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,5%</w:t>
            </w:r>
          </w:p>
        </w:tc>
      </w:tr>
      <w:tr w:rsidR="00612B3C" w:rsidRPr="00D34641" w14:paraId="3B4EA049" w14:textId="77777777" w:rsidTr="00B25F40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72ECCAB5" w14:textId="3C045DF6" w:rsidR="00612B3C" w:rsidRPr="00AE1A3D" w:rsidRDefault="00612B3C" w:rsidP="00612B3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Luquetti et al. 2015</w:t>
            </w:r>
            <w:r w:rsidR="00BF473C" w:rsidRP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1297C44" w14:textId="377DFB98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994–201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F90EF95" w14:textId="17914A6F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Hospital das Clínicas (UFG), microrregião</w:t>
            </w:r>
            <w:r>
              <w:t xml:space="preserve"> </w:t>
            </w:r>
            <w:r w:rsidRPr="00590B1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5201-5206-521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643E76B" w14:textId="3D602357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G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611D35E" w14:textId="1281397A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ntro-Oeste</w:t>
            </w:r>
          </w:p>
        </w:tc>
        <w:tc>
          <w:tcPr>
            <w:tcW w:w="0" w:type="auto"/>
            <w:vAlign w:val="center"/>
          </w:tcPr>
          <w:p w14:paraId="3EB4A8A1" w14:textId="1F367863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Hospitalar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4E69711" w14:textId="5EB75F27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diret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D3E1975" w14:textId="3B79BCCC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oro, sangue venoso, cordão umbilic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2634C68" w14:textId="2931E832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ascimento e até os 8 anos</w:t>
            </w:r>
          </w:p>
        </w:tc>
        <w:tc>
          <w:tcPr>
            <w:tcW w:w="0" w:type="auto"/>
            <w:vAlign w:val="center"/>
          </w:tcPr>
          <w:p w14:paraId="667726BE" w14:textId="4E40E327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89</w:t>
            </w:r>
          </w:p>
        </w:tc>
        <w:tc>
          <w:tcPr>
            <w:tcW w:w="0" w:type="auto"/>
            <w:vAlign w:val="center"/>
          </w:tcPr>
          <w:p w14:paraId="041635B2" w14:textId="6C8AE65F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6</w:t>
            </w:r>
          </w:p>
        </w:tc>
        <w:tc>
          <w:tcPr>
            <w:tcW w:w="0" w:type="auto"/>
            <w:vAlign w:val="center"/>
          </w:tcPr>
          <w:p w14:paraId="6316AC01" w14:textId="2B0B027B" w:rsidR="00612B3C" w:rsidRPr="00AE1A3D" w:rsidRDefault="00EF57CD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</w:t>
            </w:r>
            <w:r w:rsidR="00612B3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  <w:r w:rsidR="00612B3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%</w:t>
            </w:r>
          </w:p>
        </w:tc>
      </w:tr>
      <w:tr w:rsidR="00612B3C" w:rsidRPr="00D34641" w14:paraId="4402417D" w14:textId="77777777" w:rsidTr="00B25F40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5267EEDA" w14:textId="0E9585E7" w:rsidR="00612B3C" w:rsidRPr="00AE1A3D" w:rsidRDefault="00612B3C" w:rsidP="00612B3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Luquetti et al. 2015</w:t>
            </w:r>
            <w:r w:rsidR="00BF473C" w:rsidRP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8431555" w14:textId="46F13A1C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994–201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0964C8C" w14:textId="3B0E4249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Hospital das Clínicas (UFG), microrregião</w:t>
            </w:r>
            <w:r>
              <w:t xml:space="preserve"> </w:t>
            </w:r>
            <w:r w:rsidRPr="007C22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925-2926-29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1037BA3" w14:textId="1A4B68ED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B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DAB01D1" w14:textId="167630D6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2F983B85" w14:textId="5314B01C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Hospitalar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4719475" w14:textId="5BB503A7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diret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45904B4" w14:textId="237FE527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oro, sangue venoso, cordão umbilic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1629B5" w14:textId="7A47D313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ascimento e até os 8 anos</w:t>
            </w:r>
          </w:p>
        </w:tc>
        <w:tc>
          <w:tcPr>
            <w:tcW w:w="0" w:type="auto"/>
            <w:vAlign w:val="center"/>
          </w:tcPr>
          <w:p w14:paraId="0B4AE710" w14:textId="4EE334CA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10</w:t>
            </w:r>
          </w:p>
        </w:tc>
        <w:tc>
          <w:tcPr>
            <w:tcW w:w="0" w:type="auto"/>
            <w:vAlign w:val="center"/>
          </w:tcPr>
          <w:p w14:paraId="538F1047" w14:textId="5A9A2DF2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</w:t>
            </w:r>
          </w:p>
        </w:tc>
        <w:tc>
          <w:tcPr>
            <w:tcW w:w="0" w:type="auto"/>
            <w:vAlign w:val="center"/>
          </w:tcPr>
          <w:p w14:paraId="327047DD" w14:textId="53D24F37" w:rsidR="00612B3C" w:rsidRPr="00AE1A3D" w:rsidRDefault="007810A1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  <w:r w:rsidR="00612B3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</w:t>
            </w:r>
            <w:r w:rsidR="00612B3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%</w:t>
            </w:r>
          </w:p>
        </w:tc>
      </w:tr>
      <w:tr w:rsidR="00612B3C" w:rsidRPr="00D34641" w14:paraId="565BC9F8" w14:textId="77777777" w:rsidTr="00B25F40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25973027" w14:textId="193EB91A" w:rsidR="00612B3C" w:rsidRPr="00AE1A3D" w:rsidRDefault="00612B3C" w:rsidP="00612B3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Luquetti et al. 2015</w:t>
            </w:r>
            <w:r w:rsidR="00BF473C" w:rsidRP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1F168B" w14:textId="32FC6461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994–201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7B0AC30" w14:textId="09CA9B04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Hospital das Clínicas (UFG), microrregião</w:t>
            </w:r>
            <w:r>
              <w:t xml:space="preserve"> </w:t>
            </w:r>
            <w:r w:rsidRPr="00147A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126-312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FCA712C" w14:textId="282D0665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464869D" w14:textId="297E47CC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vAlign w:val="center"/>
          </w:tcPr>
          <w:p w14:paraId="32BB9659" w14:textId="60DAAD50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Hospitalar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F8D28E0" w14:textId="4037B49F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diret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565EC2B" w14:textId="7C86E002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oro, sangue venoso, cordão umbilic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22222CF" w14:textId="4218435B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ascimento e até os 8 anos</w:t>
            </w:r>
          </w:p>
        </w:tc>
        <w:tc>
          <w:tcPr>
            <w:tcW w:w="0" w:type="auto"/>
            <w:vAlign w:val="center"/>
          </w:tcPr>
          <w:p w14:paraId="329E3C56" w14:textId="142AC6D9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1</w:t>
            </w:r>
          </w:p>
        </w:tc>
        <w:tc>
          <w:tcPr>
            <w:tcW w:w="0" w:type="auto"/>
            <w:vAlign w:val="center"/>
          </w:tcPr>
          <w:p w14:paraId="7B7D809C" w14:textId="55F266DA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vAlign w:val="center"/>
          </w:tcPr>
          <w:p w14:paraId="18BBEAEB" w14:textId="47854B7A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,2%</w:t>
            </w:r>
          </w:p>
        </w:tc>
      </w:tr>
      <w:tr w:rsidR="00612B3C" w:rsidRPr="00D34641" w14:paraId="708CA28C" w14:textId="77777777" w:rsidTr="00B25F40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1A60050A" w14:textId="164FC72E" w:rsidR="00612B3C" w:rsidRPr="00AE1A3D" w:rsidRDefault="00612B3C" w:rsidP="00612B3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Luquetti et al. 2015</w:t>
            </w:r>
            <w:r w:rsidR="00BF473C" w:rsidRP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0AE1138" w14:textId="181070BA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994–201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0D78136" w14:textId="52C58F75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Hospital das Clínicas (UFG), microrregião</w:t>
            </w:r>
            <w:r>
              <w:t xml:space="preserve"> </w:t>
            </w:r>
            <w:r w:rsidRPr="00147A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714-17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684D5CD" w14:textId="614A1511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T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10AE380" w14:textId="4709B9E1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te</w:t>
            </w:r>
          </w:p>
        </w:tc>
        <w:tc>
          <w:tcPr>
            <w:tcW w:w="0" w:type="auto"/>
            <w:vAlign w:val="center"/>
          </w:tcPr>
          <w:p w14:paraId="08916F09" w14:textId="393FED40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Hospitalar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9C69106" w14:textId="647D81C5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diret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1B65FD4" w14:textId="5D4C9A92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oro, sangue venoso, cordão umbilic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C874140" w14:textId="14FA0A12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ascimento e até os 8 anos</w:t>
            </w:r>
          </w:p>
        </w:tc>
        <w:tc>
          <w:tcPr>
            <w:tcW w:w="0" w:type="auto"/>
            <w:vAlign w:val="center"/>
          </w:tcPr>
          <w:p w14:paraId="5BDF0A0B" w14:textId="1741CCEB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4</w:t>
            </w:r>
          </w:p>
        </w:tc>
        <w:tc>
          <w:tcPr>
            <w:tcW w:w="0" w:type="auto"/>
            <w:vAlign w:val="center"/>
          </w:tcPr>
          <w:p w14:paraId="16912104" w14:textId="22D5C1A9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vAlign w:val="center"/>
          </w:tcPr>
          <w:p w14:paraId="58AC41D6" w14:textId="48CBCA4D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7,1%</w:t>
            </w:r>
          </w:p>
        </w:tc>
      </w:tr>
      <w:tr w:rsidR="00380A3A" w:rsidRPr="00D34641" w14:paraId="6212D549" w14:textId="77777777" w:rsidTr="00B25F40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5E44C759" w14:textId="3F4C6EF6" w:rsidR="003872B3" w:rsidRPr="00AE1A3D" w:rsidRDefault="003872B3" w:rsidP="004040AD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FA09027" w14:textId="6ADCE97C" w:rsidR="003872B3" w:rsidRPr="00AE1A3D" w:rsidRDefault="003872B3" w:rsidP="004040A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DC6F473" w14:textId="46F06A46" w:rsidR="003872B3" w:rsidRPr="00AE1A3D" w:rsidRDefault="003872B3" w:rsidP="004040A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ruzeiro do Su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49C8FCE" w14:textId="44253A18" w:rsidR="003872B3" w:rsidRPr="00AE1A3D" w:rsidRDefault="003872B3" w:rsidP="004040A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AC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545BC3C" w14:textId="4CC4A63B" w:rsidR="003872B3" w:rsidRPr="00AE1A3D" w:rsidRDefault="003872B3" w:rsidP="004040A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te</w:t>
            </w:r>
          </w:p>
        </w:tc>
        <w:tc>
          <w:tcPr>
            <w:tcW w:w="0" w:type="auto"/>
            <w:vAlign w:val="center"/>
          </w:tcPr>
          <w:p w14:paraId="4C48EC52" w14:textId="59CA713F" w:rsidR="003872B3" w:rsidRPr="00AE1A3D" w:rsidRDefault="003872B3" w:rsidP="004040A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F5320F0" w14:textId="557A6DC9" w:rsidR="003872B3" w:rsidRPr="00AE1A3D" w:rsidRDefault="003872B3" w:rsidP="004040A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3237A8B" w14:textId="4F2CC930" w:rsidR="003872B3" w:rsidRPr="00AE1A3D" w:rsidRDefault="003872B3" w:rsidP="004040A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320FACA" w14:textId="5F0B2C01" w:rsidR="003872B3" w:rsidRPr="00AE1A3D" w:rsidRDefault="003872B3" w:rsidP="004040A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vAlign w:val="center"/>
          </w:tcPr>
          <w:p w14:paraId="5302DC77" w14:textId="05080A7A" w:rsidR="00380A3A" w:rsidRDefault="00380A3A" w:rsidP="004040A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387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22 (110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 w:rsidR="00387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</w:p>
          <w:p w14:paraId="6341FE7B" w14:textId="085C2BA4" w:rsidR="003872B3" w:rsidRPr="00AE1A3D" w:rsidRDefault="003872B3" w:rsidP="004040A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</w:t>
            </w:r>
            <w:r w:rsidR="00380A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vAlign w:val="center"/>
          </w:tcPr>
          <w:p w14:paraId="75CCB27C" w14:textId="77CB644C" w:rsidR="003872B3" w:rsidRPr="00AE1A3D" w:rsidRDefault="003872B3" w:rsidP="004040A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vAlign w:val="center"/>
          </w:tcPr>
          <w:p w14:paraId="48E83E46" w14:textId="300D8F36" w:rsidR="003872B3" w:rsidRPr="00AE1A3D" w:rsidRDefault="003872B3" w:rsidP="004040A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8%</w:t>
            </w:r>
          </w:p>
        </w:tc>
      </w:tr>
      <w:tr w:rsidR="00380A3A" w:rsidRPr="00D34641" w14:paraId="1F8931A9" w14:textId="77777777" w:rsidTr="00B25F40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078D3900" w14:textId="773E5663" w:rsidR="003872B3" w:rsidRPr="00AE1A3D" w:rsidRDefault="003872B3" w:rsidP="002A0BC5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FD0628E" w14:textId="7C59C4B4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861CC36" w14:textId="4D3D4BFB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anela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AE3F94D" w14:textId="1194CB0F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</w:t>
            </w:r>
            <w:r w:rsidR="00A327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6DFD5F8" w14:textId="68B58313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496F8CC0" w14:textId="0B35F2C7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4203A26" w14:textId="1F57A625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363A057" w14:textId="798A9CC9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00B0FF5" w14:textId="55ADC42D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vAlign w:val="center"/>
          </w:tcPr>
          <w:p w14:paraId="4DC40DD0" w14:textId="5FAE8507" w:rsidR="003872B3" w:rsidRDefault="00380A3A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387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117 </w:t>
            </w:r>
          </w:p>
          <w:p w14:paraId="537008A3" w14:textId="6D2AD1A4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(7132</w:t>
            </w:r>
            <w:r w:rsidR="00380A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</w:t>
            </w:r>
            <w:r w:rsidR="00380A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1</w:t>
            </w:r>
            <w:r w:rsidR="00380A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vAlign w:val="center"/>
          </w:tcPr>
          <w:p w14:paraId="0C083EDE" w14:textId="3311997E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vAlign w:val="center"/>
          </w:tcPr>
          <w:p w14:paraId="33608279" w14:textId="21245E30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9%</w:t>
            </w:r>
          </w:p>
        </w:tc>
      </w:tr>
      <w:tr w:rsidR="00380A3A" w:rsidRPr="00D34641" w14:paraId="3D067E29" w14:textId="77777777" w:rsidTr="00B25F40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6D42DDFC" w14:textId="2D851AB0" w:rsidR="003872B3" w:rsidRPr="00AE1A3D" w:rsidRDefault="003872B3" w:rsidP="002A0BC5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94AF23A" w14:textId="18134814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B3B6148" w14:textId="014851DE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EC2FC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atriz de Camaragib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00FC234" w14:textId="232922CA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99FD75" w14:textId="4C30C216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66290678" w14:textId="6981FBF7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99D7706" w14:textId="447C5903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8EC2307" w14:textId="7AF42EF3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608BB6D" w14:textId="04BA219C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vAlign w:val="center"/>
          </w:tcPr>
          <w:p w14:paraId="480B366A" w14:textId="3AD7F46A" w:rsidR="003872B3" w:rsidRPr="00AE1A3D" w:rsidRDefault="00380A3A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387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1 (3723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 w:rsidR="00387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  <w:r w:rsidR="00387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 w:rsidR="00387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vAlign w:val="center"/>
          </w:tcPr>
          <w:p w14:paraId="7133570C" w14:textId="7C286EBB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vAlign w:val="center"/>
          </w:tcPr>
          <w:p w14:paraId="599F5FB1" w14:textId="76CC551F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.1%</w:t>
            </w:r>
          </w:p>
        </w:tc>
      </w:tr>
      <w:tr w:rsidR="00380A3A" w:rsidRPr="009A2FD5" w14:paraId="37E9696C" w14:textId="77777777" w:rsidTr="00B25F40">
        <w:trPr>
          <w:cantSplit/>
          <w:jc w:val="center"/>
        </w:trPr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21C2E84" w14:textId="665D9C30" w:rsidR="00B25F40" w:rsidRDefault="00B25F40" w:rsidP="00B25F40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E31371F" w14:textId="109D501C" w:rsidR="00B25F40" w:rsidRDefault="00B25F40" w:rsidP="00B25F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211C90CE" w14:textId="7E16FBDD" w:rsidR="00B25F40" w:rsidRDefault="00B25F40" w:rsidP="00B25F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EC2FC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splanada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FEC01EE" w14:textId="52C9483E" w:rsidR="00B25F40" w:rsidRDefault="00B25F40" w:rsidP="00B25F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BA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C12F228" w14:textId="0EE54F37" w:rsidR="00B25F40" w:rsidRDefault="00B25F40" w:rsidP="00B25F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DE0DB8B" w14:textId="0E1C988C" w:rsidR="00B25F40" w:rsidRDefault="00B25F40" w:rsidP="00B25F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6535CCE" w14:textId="7A14E2BC" w:rsidR="00B25F40" w:rsidRDefault="00B25F40" w:rsidP="00B25F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71C27AC" w14:textId="0E4B4920" w:rsidR="00B25F40" w:rsidRDefault="00B25F40" w:rsidP="00B25F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4E2ACD59" w14:textId="794109CB" w:rsidR="00B25F40" w:rsidRDefault="00B25F40" w:rsidP="00B25F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B149D55" w14:textId="713D3308" w:rsidR="00B25F40" w:rsidRDefault="00380A3A" w:rsidP="00B25F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9 (1648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66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40E4A317" w14:textId="58356721" w:rsidR="00B25F40" w:rsidRDefault="00B25F40" w:rsidP="00B25F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E5181B3" w14:textId="13C22F43" w:rsidR="00B25F40" w:rsidRDefault="00B25F40" w:rsidP="00B25F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%</w:t>
            </w:r>
          </w:p>
        </w:tc>
      </w:tr>
    </w:tbl>
    <w:p w14:paraId="6CFD6581" w14:textId="303DDDDE" w:rsidR="00B25F40" w:rsidRDefault="00B25F4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7FFCF9D" w14:textId="642CE50D" w:rsidR="00B25F40" w:rsidRPr="007E1206" w:rsidRDefault="00B25F40" w:rsidP="00B25F4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lastRenderedPageBreak/>
        <w:t>Tabela S</w:t>
      </w:r>
      <w:r w:rsidR="008455D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7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.</w:t>
      </w:r>
      <w:r w:rsidRPr="0082523F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 w:rsidR="00014D32" w:rsidRPr="005B6A5E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pt-BR"/>
        </w:rPr>
        <w:t>Continuação</w:t>
      </w:r>
    </w:p>
    <w:tbl>
      <w:tblPr>
        <w:tblW w:w="0" w:type="auto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39"/>
        <w:gridCol w:w="877"/>
        <w:gridCol w:w="1473"/>
        <w:gridCol w:w="730"/>
        <w:gridCol w:w="763"/>
        <w:gridCol w:w="1240"/>
        <w:gridCol w:w="1625"/>
        <w:gridCol w:w="1762"/>
        <w:gridCol w:w="1660"/>
        <w:gridCol w:w="1864"/>
        <w:gridCol w:w="641"/>
        <w:gridCol w:w="1424"/>
      </w:tblGrid>
      <w:tr w:rsidR="00380A3A" w:rsidRPr="00D34641" w14:paraId="35537800" w14:textId="77777777" w:rsidTr="00C82747">
        <w:trPr>
          <w:cantSplit/>
          <w:jc w:val="center"/>
        </w:trPr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502C01B8" w14:textId="77777777" w:rsidR="00B25F40" w:rsidRDefault="00B25F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utores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 / </w:t>
            </w:r>
          </w:p>
          <w:p w14:paraId="434AD36C" w14:textId="77777777" w:rsidR="00B25F40" w:rsidRPr="00AE1A3D" w:rsidRDefault="00B25F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no de publicaç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289DBF6F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Período de </w:t>
            </w:r>
          </w:p>
          <w:p w14:paraId="46C5E010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u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30319E61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Local de estudo</w:t>
            </w:r>
          </w:p>
          <w:p w14:paraId="7A95BD89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(Localidade, município)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5D9529DA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a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3E737E6A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Regi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FC589C3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gem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0842F534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ste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0BC58D02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34BF3349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mpo de seguiment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61F3BC8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amanho da 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7452D58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Caso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3E93999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ransmissão vertical</w:t>
            </w:r>
          </w:p>
        </w:tc>
      </w:tr>
      <w:tr w:rsidR="00380A3A" w:rsidRPr="009A2FD5" w14:paraId="0B46144A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2FF1D5AB" w14:textId="30BAE87D" w:rsidR="00B25F40" w:rsidRPr="00AE1A3D" w:rsidRDefault="00B25F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B9EBBA3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3915719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68124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hapada do Nor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9C72FBA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97EBDA6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E3E634A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A7413DB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22A89B6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4F1B3BB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788D1A5" w14:textId="0995A9DB" w:rsidR="00B25F40" w:rsidRPr="00AE1A3D" w:rsidRDefault="00380A3A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3 (1121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4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6DF7012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4DB472B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%</w:t>
            </w:r>
          </w:p>
        </w:tc>
      </w:tr>
      <w:tr w:rsidR="00380A3A" w:rsidRPr="009A2FD5" w14:paraId="6AD460AD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1A85224B" w14:textId="0D75CF51" w:rsidR="00B25F40" w:rsidRPr="00AE1A3D" w:rsidRDefault="00B25F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0814EB2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BB4C605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68124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ai Pedr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11DB955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C5BDF80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B9A015F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E338B7A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A7AABCC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F1DA134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EBE178A" w14:textId="176F2C78" w:rsidR="00B25F40" w:rsidRPr="00AE1A3D" w:rsidRDefault="00380A3A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3 (1121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4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D99E632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420D692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%</w:t>
            </w:r>
          </w:p>
        </w:tc>
      </w:tr>
      <w:tr w:rsidR="00380A3A" w:rsidRPr="009A2FD5" w14:paraId="63F153E1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708DAB2E" w14:textId="7B9F09F9" w:rsidR="00B25F40" w:rsidRPr="00AE1A3D" w:rsidRDefault="00B25F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5ECF7EE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EF00E72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68124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rteirinh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A6712F8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F4F68C5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4731BA5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EF846C2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5BF54B2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82110CD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78E3DAB" w14:textId="51F6719B" w:rsidR="00B25F40" w:rsidRPr="00AE1A3D" w:rsidRDefault="00380A3A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3 (1121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4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6E0C7FA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864893B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%</w:t>
            </w:r>
          </w:p>
        </w:tc>
      </w:tr>
      <w:tr w:rsidR="00380A3A" w:rsidRPr="009A2FD5" w14:paraId="16DF468A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3C2BC876" w14:textId="1F4E9476" w:rsidR="00B25F40" w:rsidRPr="00AE1A3D" w:rsidRDefault="00B25F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6B63C04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8296DE6" w14:textId="77777777" w:rsidR="00B25F40" w:rsidRPr="00681246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E377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arlópoli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869E18D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R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0FEC5A0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8F05814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76FBFA5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518089C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60F498D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38569E3" w14:textId="0686C42C" w:rsidR="00B25F40" w:rsidRDefault="00380A3A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1</w:t>
            </w:r>
          </w:p>
          <w:p w14:paraId="303BDDC4" w14:textId="456FB69F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(3412</w:t>
            </w:r>
            <w:r w:rsidR="00380A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160</w:t>
            </w:r>
            <w:r w:rsidR="00380A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3B779CE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0C87FE5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,8%</w:t>
            </w:r>
          </w:p>
        </w:tc>
      </w:tr>
      <w:tr w:rsidR="00380A3A" w:rsidRPr="009A2FD5" w14:paraId="7B4F9576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0EA1E784" w14:textId="24A24836" w:rsidR="00B25F40" w:rsidRPr="00AE1A3D" w:rsidRDefault="00B25F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43B5C16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448AD7B" w14:textId="77777777" w:rsidR="00B25F40" w:rsidRPr="00681246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E377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Alecrim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3341A55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0E2EFC4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D151795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D367FC1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ECFD3AC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5F84F0B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1FD1F80" w14:textId="2086AE48" w:rsidR="00B25F40" w:rsidRPr="00AE1A3D" w:rsidRDefault="00380A3A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4 (452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6AE6EC8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CDCBD1B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,2%</w:t>
            </w:r>
          </w:p>
        </w:tc>
      </w:tr>
      <w:tr w:rsidR="00380A3A" w:rsidRPr="009A2FD5" w14:paraId="765938B7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3725DC35" w14:textId="00B91531" w:rsidR="00B25F40" w:rsidRPr="00AE1A3D" w:rsidRDefault="00B25F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27DBF56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D22172A" w14:textId="77777777" w:rsidR="00B25F40" w:rsidRPr="00681246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7830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rval Sec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FDF86B1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D3F0573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5C0DBC1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2BB3FD2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48C4AC8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51DBF49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1402B43" w14:textId="150FA761" w:rsidR="00B25F40" w:rsidRPr="00AE1A3D" w:rsidRDefault="00380A3A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4 (452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5C877B7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6A5812B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,2%</w:t>
            </w:r>
          </w:p>
        </w:tc>
      </w:tr>
      <w:tr w:rsidR="00380A3A" w:rsidRPr="009A2FD5" w14:paraId="3F12180B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57E1CC79" w14:textId="576E968C" w:rsidR="00B25F40" w:rsidRPr="00AE1A3D" w:rsidRDefault="00B25F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C6E31E0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A7C11C6" w14:textId="77777777" w:rsidR="00B25F40" w:rsidRPr="00681246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7830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Giru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4C2CA00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FCC1939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3F07487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AB32A33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666A120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A3FFDBF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3F68047" w14:textId="6CF33440" w:rsidR="00B25F40" w:rsidRPr="00AE1A3D" w:rsidRDefault="00380A3A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4 (452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2A3C8E2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05E5C93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,3%</w:t>
            </w:r>
          </w:p>
        </w:tc>
      </w:tr>
      <w:tr w:rsidR="00380A3A" w:rsidRPr="009A2FD5" w14:paraId="5210E9FC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34313105" w14:textId="489256F8" w:rsidR="005B6A5E" w:rsidRPr="00AE1A3D" w:rsidRDefault="005B6A5E" w:rsidP="005B6A5E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E325891" w14:textId="5FE92B6D" w:rsidR="005B6A5E" w:rsidRPr="00AE1A3D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C7CA504" w14:textId="0F33E0CC" w:rsidR="005B6A5E" w:rsidRPr="00681246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7830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Humaitá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4D36B55" w14:textId="5443B0AC" w:rsidR="005B6A5E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DC996C4" w14:textId="43DDAA06" w:rsidR="005B6A5E" w:rsidRPr="00AE1A3D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9A98C7B" w14:textId="29D08578" w:rsidR="005B6A5E" w:rsidRPr="00AE1A3D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87F3C20" w14:textId="3F9D058A" w:rsidR="005B6A5E" w:rsidRPr="00AE1A3D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432719E" w14:textId="05EA5AC6" w:rsidR="005B6A5E" w:rsidRPr="00AE1A3D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E3D73A5" w14:textId="0AA91707" w:rsidR="005B6A5E" w:rsidRPr="00AE1A3D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68A5216" w14:textId="3B599EDF" w:rsidR="005B6A5E" w:rsidRPr="00AE1A3D" w:rsidRDefault="00380A3A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4 (452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37C0B55" w14:textId="59A60554" w:rsidR="005B6A5E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8CB8097" w14:textId="512751D7" w:rsidR="005B6A5E" w:rsidRPr="00AE1A3D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,2%</w:t>
            </w:r>
          </w:p>
        </w:tc>
      </w:tr>
      <w:tr w:rsidR="00380A3A" w:rsidRPr="009A2FD5" w14:paraId="4327AB3C" w14:textId="77777777" w:rsidTr="00C82747">
        <w:trPr>
          <w:cantSplit/>
          <w:jc w:val="center"/>
        </w:trPr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9658DEF" w14:textId="311F52CB" w:rsidR="005B6A5E" w:rsidRDefault="005B6A5E" w:rsidP="005B6A5E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2802FE31" w14:textId="3CDAC7FC" w:rsidR="005B6A5E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5DE54A7" w14:textId="3036DC66" w:rsidR="005B6A5E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F1142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hacora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0D623CA6" w14:textId="43B20454" w:rsidR="005B6A5E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S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0CBD65B4" w14:textId="1F5CEB1A" w:rsidR="005B6A5E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l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8F3631C" w14:textId="4AB3FD17" w:rsidR="005B6A5E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0C2E1645" w14:textId="7601417B" w:rsidR="005B6A5E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F191A86" w14:textId="2939FBA1" w:rsidR="005B6A5E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611B6F21" w14:textId="3077115A" w:rsidR="005B6A5E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48326C4" w14:textId="418A8109" w:rsidR="005B6A5E" w:rsidRDefault="00380A3A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4 (452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66732EFA" w14:textId="7E8EA6D0" w:rsidR="005B6A5E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6BDE1DBC" w14:textId="41A2695B" w:rsidR="005B6A5E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,2%</w:t>
            </w:r>
          </w:p>
        </w:tc>
      </w:tr>
    </w:tbl>
    <w:p w14:paraId="33E692FC" w14:textId="77777777" w:rsidR="005B6A5E" w:rsidRDefault="005B6A5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8E30ED9" w14:textId="49017026" w:rsidR="005B6A5E" w:rsidRPr="007E1206" w:rsidRDefault="005B6A5E" w:rsidP="005B6A5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lastRenderedPageBreak/>
        <w:t>Tabela S</w:t>
      </w:r>
      <w:r w:rsidR="008455D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7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.</w:t>
      </w:r>
      <w:r w:rsidRPr="0082523F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 w:rsidRPr="005B6A5E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pt-BR"/>
        </w:rPr>
        <w:t>Continuação</w:t>
      </w:r>
    </w:p>
    <w:tbl>
      <w:tblPr>
        <w:tblW w:w="0" w:type="auto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33"/>
        <w:gridCol w:w="849"/>
        <w:gridCol w:w="2717"/>
        <w:gridCol w:w="730"/>
        <w:gridCol w:w="862"/>
        <w:gridCol w:w="1240"/>
        <w:gridCol w:w="1390"/>
        <w:gridCol w:w="1411"/>
        <w:gridCol w:w="1439"/>
        <w:gridCol w:w="1540"/>
        <w:gridCol w:w="641"/>
        <w:gridCol w:w="1346"/>
      </w:tblGrid>
      <w:tr w:rsidR="005B6A5E" w:rsidRPr="00D34641" w14:paraId="162282E8" w14:textId="77777777" w:rsidTr="0010743B">
        <w:trPr>
          <w:cantSplit/>
          <w:jc w:val="center"/>
        </w:trPr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39BD8648" w14:textId="77777777" w:rsidR="005B6A5E" w:rsidRDefault="005B6A5E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utores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 / </w:t>
            </w:r>
          </w:p>
          <w:p w14:paraId="36D53DEA" w14:textId="77777777" w:rsidR="005B6A5E" w:rsidRPr="00AE1A3D" w:rsidRDefault="005B6A5E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no de publicaç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2DB517F8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Período de </w:t>
            </w:r>
          </w:p>
          <w:p w14:paraId="17655665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udo</w:t>
            </w:r>
          </w:p>
        </w:tc>
        <w:tc>
          <w:tcPr>
            <w:tcW w:w="2717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25B0173E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Local de estudo</w:t>
            </w:r>
          </w:p>
          <w:p w14:paraId="6F7861FD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(Localidade, município)</w:t>
            </w:r>
          </w:p>
        </w:tc>
        <w:tc>
          <w:tcPr>
            <w:tcW w:w="526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78541726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a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D0910E7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Regi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FDA50BF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gem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25589FA2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ste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53F0C139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56318A76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mpo de seguiment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599BA24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amanho da 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586D8C9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Caso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1376B78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ransmissão vertical</w:t>
            </w:r>
          </w:p>
        </w:tc>
      </w:tr>
      <w:tr w:rsidR="005B6A5E" w:rsidRPr="009A2FD5" w14:paraId="699CDB2F" w14:textId="77777777" w:rsidTr="0010743B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44F3C313" w14:textId="19B80267" w:rsidR="005B6A5E" w:rsidRPr="00AE1A3D" w:rsidRDefault="005B6A5E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68F8DDD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2717" w:type="dxa"/>
            <w:shd w:val="clear" w:color="000000" w:fill="FFFFFF"/>
            <w:vAlign w:val="center"/>
          </w:tcPr>
          <w:p w14:paraId="5C422895" w14:textId="77777777" w:rsidR="005B6A5E" w:rsidRPr="00F11424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5D058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ta Maria</w:t>
            </w:r>
          </w:p>
        </w:tc>
        <w:tc>
          <w:tcPr>
            <w:tcW w:w="526" w:type="dxa"/>
            <w:shd w:val="clear" w:color="000000" w:fill="FFFFFF"/>
            <w:vAlign w:val="center"/>
          </w:tcPr>
          <w:p w14:paraId="711BB90A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F969776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F3D7A2F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48541A1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7338E30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FE292F7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22CEB2B" w14:textId="15662FB4" w:rsidR="005B6A5E" w:rsidRPr="00AE1A3D" w:rsidRDefault="00F54298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4 (452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/ 188 municípios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0469781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F2F0343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,2%</w:t>
            </w:r>
          </w:p>
        </w:tc>
      </w:tr>
      <w:tr w:rsidR="005B6A5E" w:rsidRPr="009A2FD5" w14:paraId="7CDB7AAE" w14:textId="77777777" w:rsidTr="0010743B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41917C9B" w14:textId="4340D5ED" w:rsidR="005B6A5E" w:rsidRPr="00AE1A3D" w:rsidRDefault="005B6A5E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5661AAF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2717" w:type="dxa"/>
            <w:shd w:val="clear" w:color="000000" w:fill="FFFFFF"/>
            <w:vAlign w:val="center"/>
          </w:tcPr>
          <w:p w14:paraId="391A4CEB" w14:textId="77777777" w:rsidR="005B6A5E" w:rsidRPr="00F11424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5D058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tiago</w:t>
            </w:r>
          </w:p>
        </w:tc>
        <w:tc>
          <w:tcPr>
            <w:tcW w:w="526" w:type="dxa"/>
            <w:shd w:val="clear" w:color="000000" w:fill="FFFFFF"/>
            <w:vAlign w:val="center"/>
          </w:tcPr>
          <w:p w14:paraId="4105A6B1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0D8AD8B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3866DC8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72E8C04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FBE40AF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0C43B24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31D8515" w14:textId="08A47D6B" w:rsidR="005B6A5E" w:rsidRPr="00AE1A3D" w:rsidRDefault="00F54298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4 (452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/ 188 municípios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E874887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6F62AFA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,2%</w:t>
            </w:r>
          </w:p>
        </w:tc>
      </w:tr>
      <w:tr w:rsidR="005B6A5E" w:rsidRPr="009A2FD5" w14:paraId="5BA9C6EC" w14:textId="77777777" w:rsidTr="0010743B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0AFE5874" w14:textId="295BBAE4" w:rsidR="005B6A5E" w:rsidRDefault="005B6A5E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A941BB4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2717" w:type="dxa"/>
            <w:shd w:val="clear" w:color="000000" w:fill="FFFFFF"/>
            <w:vAlign w:val="center"/>
          </w:tcPr>
          <w:p w14:paraId="7EF79FC1" w14:textId="77777777" w:rsidR="005B6A5E" w:rsidRPr="005D0583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5D058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ão Sepé</w:t>
            </w:r>
          </w:p>
        </w:tc>
        <w:tc>
          <w:tcPr>
            <w:tcW w:w="526" w:type="dxa"/>
            <w:shd w:val="clear" w:color="000000" w:fill="FFFFFF"/>
            <w:vAlign w:val="center"/>
          </w:tcPr>
          <w:p w14:paraId="7CB8A75F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2F9D5E1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58F0801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B330473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F3E93CF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EB9328F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1D560ED" w14:textId="0BB11E11" w:rsidR="005B6A5E" w:rsidRDefault="00F54298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4 (452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/ 188 municípios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1F46127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73FF514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2,5%</w:t>
            </w:r>
          </w:p>
        </w:tc>
      </w:tr>
      <w:tr w:rsidR="005B6A5E" w:rsidRPr="009A2FD5" w14:paraId="2F331BF4" w14:textId="77777777" w:rsidTr="0010743B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1B413097" w14:textId="3F1D95D8" w:rsidR="005B6A5E" w:rsidRDefault="005B6A5E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EF1D711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2717" w:type="dxa"/>
            <w:shd w:val="clear" w:color="000000" w:fill="FFFFFF"/>
            <w:vAlign w:val="center"/>
          </w:tcPr>
          <w:p w14:paraId="0ED46239" w14:textId="77777777" w:rsidR="005B6A5E" w:rsidRPr="005D0583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5444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Vale do Sol</w:t>
            </w:r>
          </w:p>
        </w:tc>
        <w:tc>
          <w:tcPr>
            <w:tcW w:w="526" w:type="dxa"/>
            <w:shd w:val="clear" w:color="000000" w:fill="FFFFFF"/>
            <w:vAlign w:val="center"/>
          </w:tcPr>
          <w:p w14:paraId="04C8DD48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8DDCBF4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FE61D57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A007A4F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F60EB2A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42A6227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9045F57" w14:textId="48118666" w:rsidR="005B6A5E" w:rsidRDefault="00F54298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4 (452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/ 188 municípios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7CA5908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8C66C3C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,2%</w:t>
            </w:r>
          </w:p>
        </w:tc>
      </w:tr>
      <w:tr w:rsidR="005B6A5E" w:rsidRPr="009A2FD5" w14:paraId="097ECE65" w14:textId="77777777" w:rsidTr="0010743B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56C43788" w14:textId="79179BFC" w:rsidR="005B6A5E" w:rsidRDefault="005B6A5E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elo et al. 2016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09338B8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12</w:t>
            </w:r>
          </w:p>
        </w:tc>
        <w:tc>
          <w:tcPr>
            <w:tcW w:w="2717" w:type="dxa"/>
            <w:shd w:val="clear" w:color="000000" w:fill="FFFFFF"/>
            <w:vAlign w:val="center"/>
          </w:tcPr>
          <w:p w14:paraId="6AF3BC4A" w14:textId="77777777" w:rsidR="005B6A5E" w:rsidRPr="005D0583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Unidades de Atenção Primária (pré-natal), Maceió</w:t>
            </w:r>
          </w:p>
        </w:tc>
        <w:tc>
          <w:tcPr>
            <w:tcW w:w="526" w:type="dxa"/>
            <w:shd w:val="clear" w:color="000000" w:fill="FFFFFF"/>
            <w:vAlign w:val="center"/>
          </w:tcPr>
          <w:p w14:paraId="238B4DBC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A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231D9AC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D78740D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108E506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orologi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D46E9E6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4880AC7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2122F2F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EA9156F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7A82ACC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5B6A5E" w:rsidRPr="009A2FD5" w14:paraId="391C620A" w14:textId="77777777" w:rsidTr="0010743B">
        <w:trPr>
          <w:cantSplit/>
          <w:jc w:val="center"/>
        </w:trPr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60C0BCF3" w14:textId="27AD0DBA" w:rsidR="005B6A5E" w:rsidRPr="00AE1A3D" w:rsidRDefault="005B6A5E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antos et al. 2018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4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D1DA253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5–2016</w:t>
            </w:r>
          </w:p>
        </w:tc>
        <w:tc>
          <w:tcPr>
            <w:tcW w:w="2717" w:type="dxa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2829D76" w14:textId="43A6DC22" w:rsidR="005B6A5E" w:rsidRPr="00AE1A3D" w:rsidRDefault="005B6A5E" w:rsidP="0010743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Hospital Universitário da UFS, municípios do sul de Sergipe: </w:t>
            </w:r>
            <w:r w:rsidRPr="00AB266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Arauá, Boquim, Cristinápolis, Estância, Indiaroba, Itabaianinha, Pedrinhas, Salgado, Umbaúba, Santa Luzia do Itanhy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e </w:t>
            </w:r>
            <w:r w:rsidRPr="00AB266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Tomar do Geru</w:t>
            </w:r>
          </w:p>
        </w:tc>
        <w:tc>
          <w:tcPr>
            <w:tcW w:w="526" w:type="dxa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7DF77DB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305EB0C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6516E0B5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Hospitalar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9B7662E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4BD7D82A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28C9ADA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71D5DA2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749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C9DF1C9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2516F01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</w:tbl>
    <w:p w14:paraId="63A10920" w14:textId="4C3187A9" w:rsidR="00BF473C" w:rsidRDefault="00BF473C">
      <w:pPr>
        <w:rPr>
          <w:rFonts w:ascii="Times New Roman" w:hAnsi="Times New Roman" w:cs="Times New Roman"/>
        </w:rPr>
      </w:pPr>
      <w:r w:rsidRPr="00BF473C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vertAlign w:val="superscript"/>
          <w:lang w:eastAsia="pt-BR"/>
        </w:rPr>
        <w:t>*</w:t>
      </w:r>
      <w:r w:rsidRPr="00BF473C">
        <w:rPr>
          <w:rFonts w:ascii="Times New Roman" w:eastAsia="Times New Roman" w:hAnsi="Times New Roman" w:cs="Times New Roman"/>
          <w:color w:val="000000"/>
          <w:sz w:val="20"/>
          <w:szCs w:val="20"/>
          <w:u w:val="single"/>
          <w:lang w:eastAsia="pt-BR"/>
        </w:rPr>
        <w:t>Referências não citad</w:t>
      </w:r>
      <w:r>
        <w:rPr>
          <w:rFonts w:ascii="Times New Roman" w:eastAsia="Times New Roman" w:hAnsi="Times New Roman" w:cs="Times New Roman"/>
          <w:color w:val="000000"/>
          <w:sz w:val="20"/>
          <w:szCs w:val="20"/>
          <w:u w:val="single"/>
          <w:lang w:eastAsia="pt-BR"/>
        </w:rPr>
        <w:t>a</w:t>
      </w:r>
      <w:r w:rsidRPr="00BF473C">
        <w:rPr>
          <w:rFonts w:ascii="Times New Roman" w:eastAsia="Times New Roman" w:hAnsi="Times New Roman" w:cs="Times New Roman"/>
          <w:color w:val="000000"/>
          <w:sz w:val="20"/>
          <w:szCs w:val="20"/>
          <w:u w:val="single"/>
          <w:lang w:eastAsia="pt-BR"/>
        </w:rPr>
        <w:t>s no texto principal</w:t>
      </w:r>
      <w:r w:rsidRPr="00BF473C">
        <w:rPr>
          <w:rFonts w:ascii="Times New Roman" w:eastAsia="Times New Roman" w:hAnsi="Times New Roman" w:cs="Times New Roman"/>
          <w:color w:val="000000"/>
          <w:sz w:val="20"/>
          <w:szCs w:val="20"/>
          <w:lang w:eastAsia="pt-BR"/>
        </w:rPr>
        <w:t>:</w:t>
      </w:r>
      <w:r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eastAsia="pt-BR"/>
        </w:rPr>
        <w:t xml:space="preserve"> 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vertAlign w:val="superscript"/>
          <w:lang w:eastAsia="pt-BR"/>
        </w:rPr>
        <w:t>1</w:t>
      </w:r>
      <w: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, 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Luquetti, A.O., Tavares, S.B. do N., Siriano, L. da R., Oliveira, R.A. de, Campos, D.E., Morais, C.A. de, Oliveira, E.C. de, 2015. Congenital transmission of </w:t>
      </w:r>
      <w:r w:rsidRPr="00BF473C">
        <w:rPr>
          <w:rFonts w:ascii="Times New Roman" w:eastAsia="Times New Roman" w:hAnsi="Times New Roman" w:cs="Times New Roman"/>
          <w:bCs/>
          <w:i/>
          <w:iCs/>
          <w:color w:val="000000"/>
          <w:sz w:val="20"/>
          <w:szCs w:val="20"/>
          <w:lang w:eastAsia="pt-BR"/>
        </w:rPr>
        <w:t>Trypanosoma cruzi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 in central Brazil. A study of 1,211 individuals born to infected mothers. Mem. Inst. Oswaldo Cruz 110, 369–376. </w:t>
      </w:r>
      <w:hyperlink r:id="rId10" w:history="1">
        <w:r w:rsidRPr="000D671F">
          <w:rPr>
            <w:rStyle w:val="Hyperlink"/>
            <w:rFonts w:ascii="Times New Roman" w:eastAsia="Times New Roman" w:hAnsi="Times New Roman" w:cs="Times New Roman"/>
            <w:bCs/>
            <w:sz w:val="20"/>
            <w:szCs w:val="20"/>
            <w:lang w:eastAsia="pt-BR"/>
          </w:rPr>
          <w:t>https://doi.org/10.1590/0074-02760140410</w:t>
        </w:r>
      </w:hyperlink>
      <w: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; 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vertAlign w:val="superscript"/>
          <w:lang w:eastAsia="pt-BR"/>
        </w:rPr>
        <w:t>2</w:t>
      </w:r>
      <w: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, 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Ostermayer, A.L., Passos, A.D.C., Silveira, A.C., Ferreira, A.W., Macedo, V., Prata, A.R., 2011. O inquérito nacional de soroprevalência de avaliação do controle da doença de Chagas no Brasil (2001-2008). Rev. Soc. Bras. Med. Trop. 44, 108–121. </w:t>
      </w:r>
      <w:hyperlink r:id="rId11" w:history="1">
        <w:r w:rsidRPr="000D671F">
          <w:rPr>
            <w:rStyle w:val="Hyperlink"/>
            <w:rFonts w:ascii="Times New Roman" w:eastAsia="Times New Roman" w:hAnsi="Times New Roman" w:cs="Times New Roman"/>
            <w:bCs/>
            <w:sz w:val="20"/>
            <w:szCs w:val="20"/>
            <w:lang w:eastAsia="pt-BR"/>
          </w:rPr>
          <w:t>https://doi.org/10.1590/S0037-86822011000800015</w:t>
        </w:r>
      </w:hyperlink>
      <w:r w:rsidR="00AB7D56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; </w:t>
      </w:r>
      <w:r w:rsidR="00AB7D56">
        <w:rPr>
          <w:rFonts w:ascii="Times New Roman" w:eastAsia="Times New Roman" w:hAnsi="Times New Roman" w:cs="Times New Roman"/>
          <w:bCs/>
          <w:color w:val="000000"/>
          <w:sz w:val="20"/>
          <w:szCs w:val="20"/>
          <w:vertAlign w:val="superscript"/>
          <w:lang w:eastAsia="pt-BR"/>
        </w:rPr>
        <w:t>3</w:t>
      </w:r>
      <w:r w:rsidR="00AB7D56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, </w:t>
      </w:r>
      <w:r w:rsidR="0010743B"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Belo, B., Prata, A., Moura, A., Nobrega, L., Amorim, M.M., Katz, L., 2016. Seroprevalence of Chagas’ Disease in Pregnancy and Congenital Transmission of </w:t>
      </w:r>
      <w:r w:rsidR="0010743B" w:rsidRPr="0010743B">
        <w:rPr>
          <w:rFonts w:ascii="Times New Roman" w:eastAsia="Times New Roman" w:hAnsi="Times New Roman" w:cs="Times New Roman"/>
          <w:bCs/>
          <w:i/>
          <w:iCs/>
          <w:color w:val="000000"/>
          <w:sz w:val="20"/>
          <w:szCs w:val="20"/>
          <w:lang w:eastAsia="pt-BR"/>
        </w:rPr>
        <w:t>Trypanosoma cruzi</w:t>
      </w:r>
      <w:r w:rsidR="0010743B"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 in Maceió, Brazil [28I]. Obstetrics &amp; Gynecology 127, 80S. </w:t>
      </w:r>
      <w:hyperlink r:id="rId12" w:history="1">
        <w:r w:rsidR="0010743B" w:rsidRPr="000D671F">
          <w:rPr>
            <w:rStyle w:val="Hyperlink"/>
            <w:rFonts w:ascii="Times New Roman" w:eastAsia="Times New Roman" w:hAnsi="Times New Roman" w:cs="Times New Roman"/>
            <w:bCs/>
            <w:sz w:val="20"/>
            <w:szCs w:val="20"/>
            <w:lang w:eastAsia="pt-BR"/>
          </w:rPr>
          <w:t>https://doi.org/10.1097/01.AOG.0000483732.19468.1b</w:t>
        </w:r>
      </w:hyperlink>
      <w:r w:rsidR="0010743B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>;</w:t>
      </w:r>
      <w:r w:rsidR="00AB7D56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 </w:t>
      </w:r>
      <w:r w:rsidR="00AB7D56">
        <w:rPr>
          <w:rFonts w:ascii="Times New Roman" w:eastAsia="Times New Roman" w:hAnsi="Times New Roman" w:cs="Times New Roman"/>
          <w:bCs/>
          <w:color w:val="000000"/>
          <w:sz w:val="20"/>
          <w:szCs w:val="20"/>
          <w:vertAlign w:val="superscript"/>
          <w:lang w:eastAsia="pt-BR"/>
        </w:rPr>
        <w:t>4</w:t>
      </w:r>
      <w:r w:rsidR="00AB7D56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>,</w:t>
      </w:r>
      <w:r w:rsidR="0010743B" w:rsidRPr="0010743B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 </w:t>
      </w:r>
      <w:r w:rsidR="0010743B"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Santos, F.R. dos, Euzébio, D.M., Oliveira, G.G. de, Chagas, M.S., Ferreira, A.R., Mendonça, L.A., Correia, D., Silva, A.M. da, 2018. Systematic neonatal screening for congenital Chagas disease in Northeast Brazil: prevalence of </w:t>
      </w:r>
      <w:r w:rsidR="0010743B" w:rsidRPr="00BF473C">
        <w:rPr>
          <w:rFonts w:ascii="Times New Roman" w:eastAsia="Times New Roman" w:hAnsi="Times New Roman" w:cs="Times New Roman"/>
          <w:bCs/>
          <w:i/>
          <w:iCs/>
          <w:color w:val="000000"/>
          <w:sz w:val="20"/>
          <w:szCs w:val="20"/>
          <w:lang w:eastAsia="pt-BR"/>
        </w:rPr>
        <w:t>Trypanosoma cruzi</w:t>
      </w:r>
      <w:r w:rsidR="0010743B"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 infection in the Southern region of Sergipe. Rev. Soc. Bras. Med. Trop. 51, 310–317. </w:t>
      </w:r>
      <w:hyperlink r:id="rId13" w:history="1">
        <w:r w:rsidR="0010743B" w:rsidRPr="000D671F">
          <w:rPr>
            <w:rStyle w:val="Hyperlink"/>
            <w:rFonts w:ascii="Times New Roman" w:eastAsia="Times New Roman" w:hAnsi="Times New Roman" w:cs="Times New Roman"/>
            <w:bCs/>
            <w:sz w:val="20"/>
            <w:szCs w:val="20"/>
            <w:lang w:eastAsia="pt-BR"/>
          </w:rPr>
          <w:t>https://doi.org/10.1590/0037-8682-0024-2018</w:t>
        </w:r>
      </w:hyperlink>
      <w:r w:rsidR="0010743B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>.</w:t>
      </w:r>
    </w:p>
    <w:p w14:paraId="65DD1757" w14:textId="77777777" w:rsidR="00BF473C" w:rsidRDefault="00BF473C">
      <w:pPr>
        <w:rPr>
          <w:rFonts w:ascii="Times New Roman" w:hAnsi="Times New Roman" w:cs="Times New Roman"/>
        </w:rPr>
        <w:sectPr w:rsidR="00BF473C" w:rsidSect="00D34641">
          <w:pgSz w:w="16838" w:h="11906" w:orient="landscape"/>
          <w:pgMar w:top="720" w:right="720" w:bottom="720" w:left="720" w:header="709" w:footer="709" w:gutter="0"/>
          <w:cols w:space="708"/>
          <w:docGrid w:linePitch="360"/>
        </w:sectPr>
      </w:pPr>
    </w:p>
    <w:p w14:paraId="2E2E5EC5" w14:textId="4D27DFAF" w:rsidR="000D09B2" w:rsidRPr="000D09B2" w:rsidRDefault="000D09B2" w:rsidP="000D09B2">
      <w:pPr>
        <w:spacing w:after="0" w:line="240" w:lineRule="auto"/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</w:pPr>
      <w:r w:rsidRPr="000D09B2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lastRenderedPageBreak/>
        <w:t>Tabela S8.</w:t>
      </w:r>
      <w:r w:rsidRPr="000D09B2"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 xml:space="preserve"> Resultados da </w:t>
      </w:r>
      <w:r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>a</w:t>
      </w:r>
      <w:r w:rsidRPr="000D09B2"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 xml:space="preserve">valiação de </w:t>
      </w:r>
      <w:r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>q</w:t>
      </w:r>
      <w:r w:rsidRPr="000D09B2"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 xml:space="preserve">ualidade em 23 </w:t>
      </w:r>
      <w:r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>e</w:t>
      </w:r>
      <w:r w:rsidRPr="000D09B2"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 xml:space="preserve">studos </w:t>
      </w:r>
      <w:r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>s</w:t>
      </w:r>
      <w:r w:rsidRPr="000D09B2"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>elecionados</w:t>
      </w:r>
    </w:p>
    <w:tbl>
      <w:tblPr>
        <w:tblStyle w:val="Tabelacomgrade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971"/>
        <w:gridCol w:w="7734"/>
        <w:gridCol w:w="685"/>
      </w:tblGrid>
      <w:tr w:rsidR="000D09B2" w:rsidRPr="00884CEB" w14:paraId="6D201B95" w14:textId="77777777" w:rsidTr="00A537DB">
        <w:trPr>
          <w:trHeight w:val="300"/>
        </w:trPr>
        <w:tc>
          <w:tcPr>
            <w:tcW w:w="107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noWrap/>
          </w:tcPr>
          <w:p w14:paraId="43F66E41" w14:textId="53D3FC0B" w:rsidR="000D09B2" w:rsidRPr="0010743B" w:rsidRDefault="000D09B2" w:rsidP="00A537DB">
            <w:pPr>
              <w:rPr>
                <w:rFonts w:ascii="Times New Roman" w:eastAsia="Times New Roman" w:hAnsi="Times New Roman" w:cs="Times New Roman"/>
                <w:b/>
                <w:bCs/>
                <w:kern w:val="36"/>
                <w:sz w:val="24"/>
                <w:szCs w:val="24"/>
                <w:vertAlign w:val="superscript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b/>
                <w:bCs/>
                <w:kern w:val="36"/>
                <w:sz w:val="24"/>
                <w:szCs w:val="24"/>
                <w:lang w:eastAsia="pt-BR"/>
              </w:rPr>
              <w:t>Estudo</w:t>
            </w:r>
            <w:r w:rsidR="0010743B">
              <w:rPr>
                <w:rFonts w:ascii="Times New Roman" w:eastAsia="Times New Roman" w:hAnsi="Times New Roman" w:cs="Times New Roman"/>
                <w:b/>
                <w:bCs/>
                <w:kern w:val="36"/>
                <w:sz w:val="24"/>
                <w:szCs w:val="24"/>
                <w:vertAlign w:val="superscript"/>
                <w:lang w:eastAsia="pt-BR"/>
              </w:rPr>
              <w:t>*</w:t>
            </w:r>
          </w:p>
        </w:tc>
        <w:tc>
          <w:tcPr>
            <w:tcW w:w="971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noWrap/>
          </w:tcPr>
          <w:p w14:paraId="5FF0806A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b/>
                <w:bCs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b/>
                <w:bCs/>
                <w:kern w:val="36"/>
                <w:sz w:val="24"/>
                <w:szCs w:val="24"/>
                <w:lang w:eastAsia="pt-BR"/>
              </w:rPr>
              <w:t>Ano</w:t>
            </w:r>
          </w:p>
        </w:tc>
        <w:tc>
          <w:tcPr>
            <w:tcW w:w="7734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noWrap/>
          </w:tcPr>
          <w:p w14:paraId="287B4351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b/>
                <w:bCs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b/>
                <w:bCs/>
                <w:kern w:val="36"/>
                <w:sz w:val="24"/>
                <w:szCs w:val="24"/>
                <w:lang w:eastAsia="pt-BR"/>
              </w:rPr>
              <w:t>Título</w:t>
            </w:r>
          </w:p>
        </w:tc>
        <w:tc>
          <w:tcPr>
            <w:tcW w:w="685" w:type="dxa"/>
            <w:tcBorders>
              <w:top w:val="single" w:sz="8" w:space="0" w:color="000000" w:themeColor="text1"/>
              <w:bottom w:val="single" w:sz="8" w:space="0" w:color="000000" w:themeColor="text1"/>
            </w:tcBorders>
          </w:tcPr>
          <w:p w14:paraId="1BD247FB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b/>
                <w:bCs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kern w:val="36"/>
                <w:sz w:val="24"/>
                <w:szCs w:val="24"/>
                <w:lang w:eastAsia="pt-BR"/>
              </w:rPr>
              <w:t>JBI</w:t>
            </w:r>
          </w:p>
        </w:tc>
      </w:tr>
      <w:tr w:rsidR="000D09B2" w:rsidRPr="00884CEB" w14:paraId="6929B9C1" w14:textId="77777777" w:rsidTr="00A537DB">
        <w:trPr>
          <w:trHeight w:val="300"/>
        </w:trPr>
        <w:tc>
          <w:tcPr>
            <w:tcW w:w="1076" w:type="dxa"/>
            <w:tcBorders>
              <w:top w:val="single" w:sz="8" w:space="0" w:color="000000" w:themeColor="text1"/>
            </w:tcBorders>
            <w:noWrap/>
            <w:hideMark/>
          </w:tcPr>
          <w:p w14:paraId="03CF1433" w14:textId="459081E5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ID 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6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2</w:t>
            </w:r>
          </w:p>
        </w:tc>
        <w:tc>
          <w:tcPr>
            <w:tcW w:w="971" w:type="dxa"/>
            <w:tcBorders>
              <w:top w:val="single" w:sz="8" w:space="0" w:color="000000" w:themeColor="text1"/>
            </w:tcBorders>
            <w:noWrap/>
            <w:hideMark/>
          </w:tcPr>
          <w:p w14:paraId="3A469FC0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21</w:t>
            </w:r>
          </w:p>
        </w:tc>
        <w:tc>
          <w:tcPr>
            <w:tcW w:w="7734" w:type="dxa"/>
            <w:tcBorders>
              <w:top w:val="single" w:sz="8" w:space="0" w:color="000000" w:themeColor="text1"/>
            </w:tcBorders>
            <w:noWrap/>
            <w:hideMark/>
          </w:tcPr>
          <w:p w14:paraId="426B5D92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Seroprevalence of </w:t>
            </w:r>
            <w:r w:rsidRPr="00E5422D"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  <w:lang w:eastAsia="pt-BR"/>
              </w:rPr>
              <w:t>Trypanosoma cruzi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in pregnant women in Midwest Brazil: an evaluation of congenital transmission.</w:t>
            </w:r>
          </w:p>
        </w:tc>
        <w:tc>
          <w:tcPr>
            <w:tcW w:w="685" w:type="dxa"/>
            <w:tcBorders>
              <w:top w:val="single" w:sz="8" w:space="0" w:color="000000" w:themeColor="text1"/>
            </w:tcBorders>
          </w:tcPr>
          <w:p w14:paraId="2BF17532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9</w:t>
            </w:r>
          </w:p>
        </w:tc>
      </w:tr>
      <w:tr w:rsidR="000D09B2" w:rsidRPr="00884CEB" w14:paraId="474AD718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00C822F8" w14:textId="3DAEF8CD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83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18F22F41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7</w:t>
            </w:r>
          </w:p>
        </w:tc>
        <w:tc>
          <w:tcPr>
            <w:tcW w:w="7734" w:type="dxa"/>
            <w:noWrap/>
            <w:hideMark/>
          </w:tcPr>
          <w:p w14:paraId="1E0B9C12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Analysis of the seroprevalence of and factors associated with Chagas disease in an endemic area in Northeastern Brazil.</w:t>
            </w:r>
          </w:p>
        </w:tc>
        <w:tc>
          <w:tcPr>
            <w:tcW w:w="685" w:type="dxa"/>
          </w:tcPr>
          <w:p w14:paraId="3E6F1A25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7</w:t>
            </w:r>
          </w:p>
        </w:tc>
      </w:tr>
      <w:tr w:rsidR="000D09B2" w:rsidRPr="00884CEB" w14:paraId="3CFEE728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1D2A8731" w14:textId="171FB0BF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96</w:t>
            </w:r>
            <w:r w:rsidR="0062142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3</w:t>
            </w:r>
          </w:p>
        </w:tc>
        <w:tc>
          <w:tcPr>
            <w:tcW w:w="971" w:type="dxa"/>
            <w:noWrap/>
            <w:hideMark/>
          </w:tcPr>
          <w:p w14:paraId="0391239E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5</w:t>
            </w:r>
          </w:p>
        </w:tc>
        <w:tc>
          <w:tcPr>
            <w:tcW w:w="7734" w:type="dxa"/>
            <w:noWrap/>
            <w:hideMark/>
          </w:tcPr>
          <w:p w14:paraId="72101C71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Congenital transmission of </w:t>
            </w:r>
            <w:r w:rsidRPr="00E5422D"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  <w:lang w:eastAsia="pt-BR"/>
              </w:rPr>
              <w:t>Trypanosoma cruzi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in central Brazil. A study of 1,211 individuals born to infected mothers.</w:t>
            </w:r>
          </w:p>
        </w:tc>
        <w:tc>
          <w:tcPr>
            <w:tcW w:w="685" w:type="dxa"/>
          </w:tcPr>
          <w:p w14:paraId="6F201628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8</w:t>
            </w:r>
          </w:p>
        </w:tc>
      </w:tr>
      <w:tr w:rsidR="000D09B2" w:rsidRPr="00884CEB" w14:paraId="2E63915E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19F6AF4B" w14:textId="35CC4C4E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121</w:t>
            </w:r>
            <w:r w:rsidR="0062142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3</w:t>
            </w:r>
          </w:p>
        </w:tc>
        <w:tc>
          <w:tcPr>
            <w:tcW w:w="971" w:type="dxa"/>
            <w:noWrap/>
            <w:hideMark/>
          </w:tcPr>
          <w:p w14:paraId="27AF87D8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1</w:t>
            </w:r>
          </w:p>
        </w:tc>
        <w:tc>
          <w:tcPr>
            <w:tcW w:w="7734" w:type="dxa"/>
            <w:noWrap/>
            <w:hideMark/>
          </w:tcPr>
          <w:p w14:paraId="13FB3AC5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The national survey of seroprevalence for evaluation of the control of Chagas disease in Brazil (2001-2008)</w:t>
            </w:r>
          </w:p>
        </w:tc>
        <w:tc>
          <w:tcPr>
            <w:tcW w:w="685" w:type="dxa"/>
          </w:tcPr>
          <w:p w14:paraId="280A4E1E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8</w:t>
            </w:r>
          </w:p>
        </w:tc>
      </w:tr>
      <w:tr w:rsidR="000D09B2" w:rsidRPr="00884CEB" w14:paraId="68D712BA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3CCC8D07" w14:textId="799819A9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238</w:t>
            </w:r>
            <w:r w:rsidR="0062142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3</w:t>
            </w:r>
          </w:p>
        </w:tc>
        <w:tc>
          <w:tcPr>
            <w:tcW w:w="971" w:type="dxa"/>
            <w:noWrap/>
            <w:hideMark/>
          </w:tcPr>
          <w:p w14:paraId="0E4B2322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6</w:t>
            </w:r>
          </w:p>
        </w:tc>
        <w:tc>
          <w:tcPr>
            <w:tcW w:w="7734" w:type="dxa"/>
            <w:noWrap/>
            <w:hideMark/>
          </w:tcPr>
          <w:p w14:paraId="738F7DCE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Seroprevalence of chagas' disease in pregnancy and congenital transmission of </w:t>
            </w:r>
            <w:r w:rsidRPr="00E5422D"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  <w:lang w:eastAsia="pt-BR"/>
              </w:rPr>
              <w:t>Trypanosoma cruzi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in Maceio, Brazil</w:t>
            </w:r>
          </w:p>
        </w:tc>
        <w:tc>
          <w:tcPr>
            <w:tcW w:w="685" w:type="dxa"/>
          </w:tcPr>
          <w:p w14:paraId="62DA395A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6</w:t>
            </w:r>
          </w:p>
        </w:tc>
      </w:tr>
      <w:tr w:rsidR="000D09B2" w:rsidRPr="00884CEB" w14:paraId="1F6155DB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1DF64C07" w14:textId="6FB8CED4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378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0CCF75F3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2</w:t>
            </w:r>
          </w:p>
        </w:tc>
        <w:tc>
          <w:tcPr>
            <w:tcW w:w="7734" w:type="dxa"/>
            <w:noWrap/>
            <w:hideMark/>
          </w:tcPr>
          <w:p w14:paraId="0DEC90BF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nvestigation of Chagas disease in four periurban areas in northeastern Brazil: epidemiologic survey in man, vectors, non-human hosts and reservoirs</w:t>
            </w:r>
          </w:p>
        </w:tc>
        <w:tc>
          <w:tcPr>
            <w:tcW w:w="685" w:type="dxa"/>
          </w:tcPr>
          <w:p w14:paraId="47799BF8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8</w:t>
            </w:r>
          </w:p>
        </w:tc>
      </w:tr>
      <w:tr w:rsidR="000D09B2" w:rsidRPr="00884CEB" w14:paraId="7863719D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74278773" w14:textId="1FE38531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393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2B843F43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4</w:t>
            </w:r>
          </w:p>
        </w:tc>
        <w:tc>
          <w:tcPr>
            <w:tcW w:w="7734" w:type="dxa"/>
            <w:noWrap/>
            <w:hideMark/>
          </w:tcPr>
          <w:p w14:paraId="0B7BCA2E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Current situation and perspectives regarding human Chagas disease in midwestern of the state of Minas Gerais, Brazil</w:t>
            </w:r>
          </w:p>
        </w:tc>
        <w:tc>
          <w:tcPr>
            <w:tcW w:w="685" w:type="dxa"/>
          </w:tcPr>
          <w:p w14:paraId="2707FC36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7</w:t>
            </w:r>
          </w:p>
        </w:tc>
      </w:tr>
      <w:tr w:rsidR="000D09B2" w:rsidRPr="00884CEB" w14:paraId="2D01BB1B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1A0A979D" w14:textId="76796B1C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408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23671404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0</w:t>
            </w:r>
          </w:p>
        </w:tc>
        <w:tc>
          <w:tcPr>
            <w:tcW w:w="7734" w:type="dxa"/>
            <w:noWrap/>
            <w:hideMark/>
          </w:tcPr>
          <w:p w14:paraId="447796D9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Familial </w:t>
            </w: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a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nalysis of </w:t>
            </w: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s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eropositivity to </w:t>
            </w:r>
            <w:r w:rsidRPr="00E5422D"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  <w:lang w:eastAsia="pt-BR"/>
              </w:rPr>
              <w:t>Trypanosoma cruzi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and of </w:t>
            </w: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c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linical </w:t>
            </w: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f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orms of Chagas </w:t>
            </w: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sease</w:t>
            </w:r>
          </w:p>
        </w:tc>
        <w:tc>
          <w:tcPr>
            <w:tcW w:w="685" w:type="dxa"/>
          </w:tcPr>
          <w:p w14:paraId="3AE2E1EB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7</w:t>
            </w:r>
          </w:p>
        </w:tc>
      </w:tr>
      <w:tr w:rsidR="000D09B2" w:rsidRPr="00884CEB" w14:paraId="1C4EDFDB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3673C045" w14:textId="2B0F07DC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431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11A3D928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2</w:t>
            </w:r>
          </w:p>
        </w:tc>
        <w:tc>
          <w:tcPr>
            <w:tcW w:w="7734" w:type="dxa"/>
            <w:noWrap/>
            <w:hideMark/>
          </w:tcPr>
          <w:p w14:paraId="55CE8EF3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Seroepidemiology of </w:t>
            </w:r>
            <w:r w:rsidRPr="00E5422D"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  <w:lang w:eastAsia="pt-BR"/>
              </w:rPr>
              <w:t>Trypanosoma cruzi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infection in the semiarid rural zone of the State of Rio Grande do Norte, Brazil</w:t>
            </w:r>
          </w:p>
        </w:tc>
        <w:tc>
          <w:tcPr>
            <w:tcW w:w="685" w:type="dxa"/>
          </w:tcPr>
          <w:p w14:paraId="704EDBB0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8</w:t>
            </w:r>
          </w:p>
        </w:tc>
      </w:tr>
      <w:tr w:rsidR="000D09B2" w:rsidRPr="00884CEB" w14:paraId="0DA94FCB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18EEA436" w14:textId="7AAD51F8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449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161E6251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4</w:t>
            </w:r>
          </w:p>
        </w:tc>
        <w:tc>
          <w:tcPr>
            <w:tcW w:w="7734" w:type="dxa"/>
            <w:noWrap/>
            <w:hideMark/>
          </w:tcPr>
          <w:p w14:paraId="26AE87D5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An entomoepidemiological investigation of Chagas disease in the state of Ceara, Northeast Region of Brazil</w:t>
            </w:r>
          </w:p>
        </w:tc>
        <w:tc>
          <w:tcPr>
            <w:tcW w:w="685" w:type="dxa"/>
          </w:tcPr>
          <w:p w14:paraId="109DB805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8</w:t>
            </w:r>
          </w:p>
        </w:tc>
      </w:tr>
      <w:tr w:rsidR="000D09B2" w:rsidRPr="00884CEB" w14:paraId="06536BD4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3366C629" w14:textId="662E8922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450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08CCDB34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1</w:t>
            </w:r>
          </w:p>
        </w:tc>
        <w:tc>
          <w:tcPr>
            <w:tcW w:w="7734" w:type="dxa"/>
            <w:noWrap/>
            <w:hideMark/>
          </w:tcPr>
          <w:p w14:paraId="3602183B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Study on Chagas disease occurrence in the municipality of Monte Negro, state of Rondonia, Brazilian Amazon</w:t>
            </w:r>
          </w:p>
        </w:tc>
        <w:tc>
          <w:tcPr>
            <w:tcW w:w="685" w:type="dxa"/>
          </w:tcPr>
          <w:p w14:paraId="09686E12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8</w:t>
            </w:r>
          </w:p>
        </w:tc>
      </w:tr>
      <w:tr w:rsidR="000D09B2" w:rsidRPr="00884CEB" w14:paraId="2B1F19D7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495C5BD6" w14:textId="224FC8E0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489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773C06F1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2</w:t>
            </w:r>
          </w:p>
        </w:tc>
        <w:tc>
          <w:tcPr>
            <w:tcW w:w="7734" w:type="dxa"/>
            <w:noWrap/>
            <w:hideMark/>
          </w:tcPr>
          <w:p w14:paraId="54E34276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Eco-epidemiology of Chagas disease in northeastern Brazil: </w:t>
            </w:r>
            <w:r w:rsidRPr="00E5422D"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  <w:lang w:eastAsia="pt-BR"/>
              </w:rPr>
              <w:t>Triatoma brasiliensis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, </w:t>
            </w:r>
            <w:r w:rsidRPr="00E5422D"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  <w:lang w:eastAsia="pt-BR"/>
              </w:rPr>
              <w:t>T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. </w:t>
            </w:r>
            <w:r w:rsidRPr="00E5422D"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  <w:lang w:eastAsia="pt-BR"/>
              </w:rPr>
              <w:t>pseudomaculata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and </w:t>
            </w:r>
            <w:r w:rsidRPr="00E5422D"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  <w:lang w:eastAsia="pt-BR"/>
              </w:rPr>
              <w:t>Rhodnius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</w:t>
            </w:r>
            <w:r w:rsidRPr="00E5422D"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  <w:lang w:eastAsia="pt-BR"/>
              </w:rPr>
              <w:t>nasutus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in the sylvatic, peridomestic and domestic environments</w:t>
            </w:r>
          </w:p>
        </w:tc>
        <w:tc>
          <w:tcPr>
            <w:tcW w:w="685" w:type="dxa"/>
          </w:tcPr>
          <w:p w14:paraId="2D798CE6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7</w:t>
            </w:r>
          </w:p>
        </w:tc>
      </w:tr>
      <w:tr w:rsidR="000D09B2" w:rsidRPr="00884CEB" w14:paraId="5DF2F0ED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632F0F1E" w14:textId="69DA05F3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526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1F63CCB7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0</w:t>
            </w:r>
          </w:p>
        </w:tc>
        <w:tc>
          <w:tcPr>
            <w:tcW w:w="7734" w:type="dxa"/>
            <w:noWrap/>
            <w:hideMark/>
          </w:tcPr>
          <w:p w14:paraId="52B141A6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Clinic and epidemiological study on Chagas disease in the Serra Azul district of Mateus Leme, central-western region of the State of Minas Gerais, Brazil</w:t>
            </w:r>
          </w:p>
        </w:tc>
        <w:tc>
          <w:tcPr>
            <w:tcW w:w="685" w:type="dxa"/>
          </w:tcPr>
          <w:p w14:paraId="75306DD8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8</w:t>
            </w:r>
          </w:p>
        </w:tc>
      </w:tr>
      <w:tr w:rsidR="000D09B2" w:rsidRPr="00884CEB" w14:paraId="5AC2E12D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4C119EDF" w14:textId="5B1D539E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776</w:t>
            </w:r>
            <w:r w:rsidR="0062142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3</w:t>
            </w:r>
          </w:p>
        </w:tc>
        <w:tc>
          <w:tcPr>
            <w:tcW w:w="971" w:type="dxa"/>
            <w:noWrap/>
            <w:hideMark/>
          </w:tcPr>
          <w:p w14:paraId="5B08A4A1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8</w:t>
            </w:r>
          </w:p>
        </w:tc>
        <w:tc>
          <w:tcPr>
            <w:tcW w:w="7734" w:type="dxa"/>
            <w:noWrap/>
            <w:hideMark/>
          </w:tcPr>
          <w:p w14:paraId="75A0A999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Systematic neonatal screening for congenital Chagas disease in Northeast Brazil: prevalence of </w:t>
            </w:r>
            <w:r w:rsidRPr="00E5422D"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  <w:lang w:eastAsia="pt-BR"/>
              </w:rPr>
              <w:t>Trypanosoma cruzi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infection in the Southern region of Sergipe</w:t>
            </w:r>
          </w:p>
        </w:tc>
        <w:tc>
          <w:tcPr>
            <w:tcW w:w="685" w:type="dxa"/>
          </w:tcPr>
          <w:p w14:paraId="2F974F1D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9</w:t>
            </w:r>
          </w:p>
        </w:tc>
      </w:tr>
      <w:tr w:rsidR="000D09B2" w:rsidRPr="00884CEB" w14:paraId="76D5F854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01456CCB" w14:textId="6C232D8A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857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5F6B5B5F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21</w:t>
            </w:r>
          </w:p>
        </w:tc>
        <w:tc>
          <w:tcPr>
            <w:tcW w:w="7734" w:type="dxa"/>
            <w:noWrap/>
            <w:hideMark/>
          </w:tcPr>
          <w:p w14:paraId="349D2B1F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Seroprevalence and risk factors of Chagas disease in a rural population of the Quixere municipality, Ceara, Brazil</w:t>
            </w:r>
          </w:p>
        </w:tc>
        <w:tc>
          <w:tcPr>
            <w:tcW w:w="685" w:type="dxa"/>
          </w:tcPr>
          <w:p w14:paraId="0C8C20E0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5</w:t>
            </w:r>
          </w:p>
        </w:tc>
      </w:tr>
      <w:tr w:rsidR="000D09B2" w:rsidRPr="00884CEB" w14:paraId="6A117EFA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09A4AF3F" w14:textId="1C97076A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864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0DE3B9C3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5</w:t>
            </w:r>
          </w:p>
        </w:tc>
        <w:tc>
          <w:tcPr>
            <w:tcW w:w="7734" w:type="dxa"/>
            <w:noWrap/>
            <w:hideMark/>
          </w:tcPr>
          <w:p w14:paraId="745A3851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Prevalence of Chagas disease in a rural área in the state of Ceara, Brazil</w:t>
            </w:r>
          </w:p>
        </w:tc>
        <w:tc>
          <w:tcPr>
            <w:tcW w:w="685" w:type="dxa"/>
          </w:tcPr>
          <w:p w14:paraId="442F6A65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7</w:t>
            </w:r>
          </w:p>
        </w:tc>
      </w:tr>
      <w:tr w:rsidR="000D09B2" w:rsidRPr="00884CEB" w14:paraId="234F8A5A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3C41384D" w14:textId="69041FC8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871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2D19C900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8</w:t>
            </w:r>
          </w:p>
        </w:tc>
        <w:tc>
          <w:tcPr>
            <w:tcW w:w="7734" w:type="dxa"/>
            <w:noWrap/>
            <w:hideMark/>
          </w:tcPr>
          <w:p w14:paraId="5140D579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Clinical and epidemiological characteristics of Chagas disease in an endemic area of Sergipe State, Brazil</w:t>
            </w:r>
          </w:p>
        </w:tc>
        <w:tc>
          <w:tcPr>
            <w:tcW w:w="685" w:type="dxa"/>
          </w:tcPr>
          <w:p w14:paraId="3F4A5FF2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6</w:t>
            </w:r>
          </w:p>
        </w:tc>
      </w:tr>
      <w:tr w:rsidR="000D09B2" w:rsidRPr="00884CEB" w14:paraId="3CDF5EA8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3D7B6474" w14:textId="5E443749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885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41C9941A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20</w:t>
            </w:r>
          </w:p>
        </w:tc>
        <w:tc>
          <w:tcPr>
            <w:tcW w:w="7734" w:type="dxa"/>
            <w:noWrap/>
            <w:hideMark/>
          </w:tcPr>
          <w:p w14:paraId="6D437ABD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Assessing the entomo-epidemiological situation of Chagas disease in rural communities in the state of Piaui, Brazilian semi-arid region</w:t>
            </w:r>
          </w:p>
        </w:tc>
        <w:tc>
          <w:tcPr>
            <w:tcW w:w="685" w:type="dxa"/>
          </w:tcPr>
          <w:p w14:paraId="50C8A7EF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8</w:t>
            </w:r>
          </w:p>
        </w:tc>
      </w:tr>
      <w:tr w:rsidR="000D09B2" w:rsidRPr="00884CEB" w14:paraId="0E82782A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603F1CE9" w14:textId="7A09E07B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891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7044F43A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8</w:t>
            </w:r>
          </w:p>
        </w:tc>
        <w:tc>
          <w:tcPr>
            <w:tcW w:w="7734" w:type="dxa"/>
            <w:noWrap/>
            <w:hideMark/>
          </w:tcPr>
          <w:p w14:paraId="205A5041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Serological and molecular inquiry of Chagas disease in an Afro-descendant settlement in Mato Grosso do Sul State, Brazil</w:t>
            </w:r>
          </w:p>
        </w:tc>
        <w:tc>
          <w:tcPr>
            <w:tcW w:w="685" w:type="dxa"/>
          </w:tcPr>
          <w:p w14:paraId="43C598C4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5</w:t>
            </w:r>
          </w:p>
        </w:tc>
      </w:tr>
      <w:tr w:rsidR="000D09B2" w:rsidRPr="00884CEB" w14:paraId="158F9B62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3E489862" w14:textId="67F5BD4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919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020AB921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5</w:t>
            </w:r>
          </w:p>
        </w:tc>
        <w:tc>
          <w:tcPr>
            <w:tcW w:w="7734" w:type="dxa"/>
            <w:noWrap/>
            <w:hideMark/>
          </w:tcPr>
          <w:p w14:paraId="706CCC13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Chagas disease and housing improvement in northeastern Brazil: a cross-sectional survey</w:t>
            </w:r>
          </w:p>
        </w:tc>
        <w:tc>
          <w:tcPr>
            <w:tcW w:w="685" w:type="dxa"/>
          </w:tcPr>
          <w:p w14:paraId="18DDF1BD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8</w:t>
            </w:r>
          </w:p>
        </w:tc>
      </w:tr>
      <w:tr w:rsidR="000D09B2" w:rsidRPr="00884CEB" w14:paraId="440FA01E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4148A929" w14:textId="596B2A8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969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1B8E6A54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22</w:t>
            </w:r>
          </w:p>
        </w:tc>
        <w:tc>
          <w:tcPr>
            <w:tcW w:w="7734" w:type="dxa"/>
            <w:noWrap/>
            <w:hideMark/>
          </w:tcPr>
          <w:p w14:paraId="4191E997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Eco-epidemiology of vectorial </w:t>
            </w:r>
            <w:r w:rsidRPr="0010743B"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  <w:lang w:eastAsia="pt-BR"/>
              </w:rPr>
              <w:t>Trypanosoma cruzi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transmission in a region of northeast Brazil</w:t>
            </w:r>
          </w:p>
        </w:tc>
        <w:tc>
          <w:tcPr>
            <w:tcW w:w="685" w:type="dxa"/>
          </w:tcPr>
          <w:p w14:paraId="15BB0DDD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7</w:t>
            </w:r>
          </w:p>
        </w:tc>
      </w:tr>
      <w:tr w:rsidR="000D09B2" w:rsidRPr="00884CEB" w14:paraId="37091BDE" w14:textId="77777777" w:rsidTr="00A537DB">
        <w:trPr>
          <w:trHeight w:val="300"/>
        </w:trPr>
        <w:tc>
          <w:tcPr>
            <w:tcW w:w="1076" w:type="dxa"/>
            <w:tcBorders>
              <w:bottom w:val="nil"/>
            </w:tcBorders>
            <w:noWrap/>
            <w:hideMark/>
          </w:tcPr>
          <w:p w14:paraId="267E67A8" w14:textId="48E41A9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1273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tcBorders>
              <w:bottom w:val="nil"/>
            </w:tcBorders>
            <w:noWrap/>
            <w:hideMark/>
          </w:tcPr>
          <w:p w14:paraId="5A5B59D1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21</w:t>
            </w:r>
          </w:p>
        </w:tc>
        <w:tc>
          <w:tcPr>
            <w:tcW w:w="7734" w:type="dxa"/>
            <w:tcBorders>
              <w:bottom w:val="nil"/>
            </w:tcBorders>
            <w:noWrap/>
            <w:hideMark/>
          </w:tcPr>
          <w:p w14:paraId="7D919332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Seroprevalence of Chagas disease in rural communities at Campinas do Piaui city, Brazil</w:t>
            </w:r>
          </w:p>
        </w:tc>
        <w:tc>
          <w:tcPr>
            <w:tcW w:w="685" w:type="dxa"/>
            <w:tcBorders>
              <w:bottom w:val="nil"/>
            </w:tcBorders>
          </w:tcPr>
          <w:p w14:paraId="54C8D10F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8</w:t>
            </w:r>
          </w:p>
        </w:tc>
      </w:tr>
      <w:tr w:rsidR="000D09B2" w:rsidRPr="00884CEB" w14:paraId="62F2CE75" w14:textId="77777777" w:rsidTr="00A537DB">
        <w:trPr>
          <w:trHeight w:val="300"/>
        </w:trPr>
        <w:tc>
          <w:tcPr>
            <w:tcW w:w="1076" w:type="dxa"/>
            <w:tcBorders>
              <w:top w:val="nil"/>
              <w:bottom w:val="single" w:sz="8" w:space="0" w:color="000000" w:themeColor="text1"/>
            </w:tcBorders>
            <w:noWrap/>
            <w:hideMark/>
          </w:tcPr>
          <w:p w14:paraId="737EF14E" w14:textId="245AC661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1318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tcBorders>
              <w:top w:val="nil"/>
              <w:bottom w:val="single" w:sz="8" w:space="0" w:color="000000" w:themeColor="text1"/>
            </w:tcBorders>
            <w:noWrap/>
            <w:hideMark/>
          </w:tcPr>
          <w:p w14:paraId="67FC3F7C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20</w:t>
            </w:r>
          </w:p>
        </w:tc>
        <w:tc>
          <w:tcPr>
            <w:tcW w:w="7734" w:type="dxa"/>
            <w:tcBorders>
              <w:top w:val="nil"/>
              <w:bottom w:val="single" w:sz="8" w:space="0" w:color="000000" w:themeColor="text1"/>
            </w:tcBorders>
            <w:noWrap/>
            <w:hideMark/>
          </w:tcPr>
          <w:p w14:paraId="531C6584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Serological screening for Chagas disease in an endemic region of Northern Minas Gerais, Brazil: the SaMi-Trop project</w:t>
            </w:r>
          </w:p>
        </w:tc>
        <w:tc>
          <w:tcPr>
            <w:tcW w:w="685" w:type="dxa"/>
            <w:tcBorders>
              <w:top w:val="nil"/>
              <w:bottom w:val="single" w:sz="8" w:space="0" w:color="000000" w:themeColor="text1"/>
            </w:tcBorders>
          </w:tcPr>
          <w:p w14:paraId="036F6142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6</w:t>
            </w:r>
          </w:p>
        </w:tc>
      </w:tr>
    </w:tbl>
    <w:p w14:paraId="019EE19D" w14:textId="6F52279F" w:rsidR="000D09B2" w:rsidRDefault="0010743B">
      <w:pPr>
        <w:rPr>
          <w:rFonts w:ascii="Times New Roman" w:hAnsi="Times New Roman" w:cs="Times New Roman"/>
        </w:rPr>
      </w:pPr>
      <w:r w:rsidRPr="00BF473C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vertAlign w:val="superscript"/>
          <w:lang w:eastAsia="pt-BR"/>
        </w:rPr>
        <w:t>*</w:t>
      </w:r>
      <w:r>
        <w:rPr>
          <w:rFonts w:ascii="Times New Roman" w:eastAsia="Times New Roman" w:hAnsi="Times New Roman" w:cs="Times New Roman"/>
          <w:color w:val="000000"/>
          <w:sz w:val="20"/>
          <w:szCs w:val="20"/>
          <w:u w:val="single"/>
          <w:lang w:eastAsia="pt-BR"/>
        </w:rPr>
        <w:t>Uso dos dados dos estudos individuais nas análises</w:t>
      </w:r>
      <w:r w:rsidRPr="00BF473C">
        <w:rPr>
          <w:rFonts w:ascii="Times New Roman" w:eastAsia="Times New Roman" w:hAnsi="Times New Roman" w:cs="Times New Roman"/>
          <w:color w:val="000000"/>
          <w:sz w:val="20"/>
          <w:szCs w:val="20"/>
          <w:lang w:eastAsia="pt-BR"/>
        </w:rPr>
        <w:t>:</w:t>
      </w:r>
      <w:r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eastAsia="pt-BR"/>
        </w:rPr>
        <w:t xml:space="preserve"> 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vertAlign w:val="superscript"/>
          <w:lang w:eastAsia="pt-BR"/>
        </w:rPr>
        <w:t>1</w:t>
      </w:r>
      <w: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, modelagem e inferência estatística; 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vertAlign w:val="superscript"/>
          <w:lang w:eastAsia="pt-BR"/>
        </w:rPr>
        <w:t>2</w:t>
      </w:r>
      <w: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, </w:t>
      </w:r>
      <w:r w:rsidR="0062142B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seleção </w:t>
      </w:r>
      <w:r w:rsidR="0062142B" w:rsidRPr="0062142B">
        <w:rPr>
          <w:rFonts w:ascii="Times New Roman" w:eastAsia="Times New Roman" w:hAnsi="Times New Roman" w:cs="Times New Roman"/>
          <w:bCs/>
          <w:i/>
          <w:iCs/>
          <w:color w:val="000000"/>
          <w:sz w:val="20"/>
          <w:szCs w:val="20"/>
          <w:lang w:eastAsia="pt-BR"/>
        </w:rPr>
        <w:t>a</w:t>
      </w:r>
      <w:r w:rsidR="0062142B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 </w:t>
      </w:r>
      <w:r w:rsidR="0062142B" w:rsidRPr="0062142B">
        <w:rPr>
          <w:rFonts w:ascii="Times New Roman" w:eastAsia="Times New Roman" w:hAnsi="Times New Roman" w:cs="Times New Roman"/>
          <w:bCs/>
          <w:i/>
          <w:iCs/>
          <w:color w:val="000000"/>
          <w:sz w:val="20"/>
          <w:szCs w:val="20"/>
          <w:lang w:eastAsia="pt-BR"/>
        </w:rPr>
        <w:t>posteriori</w:t>
      </w:r>
      <w:r w:rsidR="0062142B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 de Brasília para fazer parte dos municípios com prevalência&gt;0 no modelo de consenso</w:t>
      </w:r>
      <w: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; </w:t>
      </w:r>
      <w:r>
        <w:rPr>
          <w:rFonts w:ascii="Times New Roman" w:eastAsia="Times New Roman" w:hAnsi="Times New Roman" w:cs="Times New Roman"/>
          <w:bCs/>
          <w:color w:val="000000"/>
          <w:sz w:val="20"/>
          <w:szCs w:val="20"/>
          <w:vertAlign w:val="superscript"/>
          <w:lang w:eastAsia="pt-BR"/>
        </w:rPr>
        <w:t>3</w:t>
      </w:r>
      <w: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>,</w:t>
      </w:r>
      <w:r w:rsidR="0062142B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 dados não utilizados no presente estudo.</w:t>
      </w:r>
    </w:p>
    <w:p w14:paraId="60FD5E9B" w14:textId="77777777" w:rsidR="000D09B2" w:rsidRDefault="000D09B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4B758061" w14:textId="707CECC5" w:rsidR="000D09B2" w:rsidRDefault="000D09B2" w:rsidP="000D09B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D09B2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lastRenderedPageBreak/>
        <w:t>Tabela S</w:t>
      </w:r>
      <w:r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t>9</w:t>
      </w:r>
      <w:r w:rsidRPr="000D09B2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t>.</w:t>
      </w:r>
      <w:r w:rsidRPr="000D09B2"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odelos testados para estimativa</w:t>
      </w:r>
      <w:r w:rsidRPr="00CD6E71">
        <w:rPr>
          <w:rFonts w:ascii="Times New Roman" w:hAnsi="Times New Roman" w:cs="Times New Roman"/>
          <w:sz w:val="24"/>
          <w:szCs w:val="24"/>
        </w:rPr>
        <w:t xml:space="preserve"> d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CD6E7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revalência de DCC na população geral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, </w:t>
      </w:r>
      <w:r w:rsidRPr="00DC2011">
        <w:rPr>
          <w:rFonts w:ascii="Times New Roman" w:hAnsi="Times New Roman" w:cs="Times New Roman"/>
          <w:sz w:val="24"/>
          <w:szCs w:val="24"/>
        </w:rPr>
        <w:t>Brasil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DC2011">
        <w:rPr>
          <w:rFonts w:ascii="Times New Roman" w:hAnsi="Times New Roman" w:cs="Times New Roman"/>
          <w:sz w:val="24"/>
          <w:szCs w:val="24"/>
        </w:rPr>
        <w:t xml:space="preserve"> 2010–2022</w:t>
      </w:r>
    </w:p>
    <w:tbl>
      <w:tblPr>
        <w:tblStyle w:val="Tabelacomgrade"/>
        <w:tblW w:w="5000" w:type="pct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50"/>
        <w:gridCol w:w="1890"/>
        <w:gridCol w:w="2123"/>
        <w:gridCol w:w="2152"/>
        <w:gridCol w:w="1798"/>
        <w:gridCol w:w="1553"/>
      </w:tblGrid>
      <w:tr w:rsidR="000D09B2" w:rsidRPr="00B64BC9" w14:paraId="10524373" w14:textId="77777777" w:rsidTr="00A537DB">
        <w:tc>
          <w:tcPr>
            <w:tcW w:w="454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5CAF25C" w14:textId="77777777" w:rsidR="000D09B2" w:rsidRPr="00B64BC9" w:rsidRDefault="000D09B2" w:rsidP="00A537DB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odelo</w:t>
            </w:r>
          </w:p>
        </w:tc>
        <w:tc>
          <w:tcPr>
            <w:tcW w:w="903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5C0AD8F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resposta</w:t>
            </w:r>
          </w:p>
        </w:tc>
        <w:tc>
          <w:tcPr>
            <w:tcW w:w="1014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BCEFD6C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explicativa</w:t>
            </w:r>
          </w:p>
        </w:tc>
        <w:tc>
          <w:tcPr>
            <w:tcW w:w="1028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EDCF418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de controle</w:t>
            </w:r>
          </w:p>
        </w:tc>
        <w:tc>
          <w:tcPr>
            <w:tcW w:w="859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D8D3115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ipo de modelo</w:t>
            </w:r>
          </w:p>
        </w:tc>
        <w:tc>
          <w:tcPr>
            <w:tcW w:w="742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CA0CFD8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istribuição</w:t>
            </w:r>
          </w:p>
        </w:tc>
      </w:tr>
      <w:tr w:rsidR="000D09B2" w:rsidRPr="00B64BC9" w14:paraId="71BD00CB" w14:textId="77777777" w:rsidTr="00A537DB">
        <w:tc>
          <w:tcPr>
            <w:tcW w:w="454" w:type="pct"/>
          </w:tcPr>
          <w:p w14:paraId="3EF24C2C" w14:textId="77777777" w:rsidR="000D09B2" w:rsidRPr="00560F6F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903" w:type="pct"/>
          </w:tcPr>
          <w:p w14:paraId="70611311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57256045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dice</w:t>
            </w:r>
          </w:p>
        </w:tc>
        <w:tc>
          <w:tcPr>
            <w:tcW w:w="1028" w:type="pct"/>
          </w:tcPr>
          <w:p w14:paraId="4FEB22E3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AA646EB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27FB60CB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3603FDBE" w14:textId="77777777" w:rsidTr="00A537DB">
        <w:tc>
          <w:tcPr>
            <w:tcW w:w="454" w:type="pct"/>
          </w:tcPr>
          <w:p w14:paraId="7AD45CA9" w14:textId="77777777" w:rsidR="000D09B2" w:rsidRPr="00560F6F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903" w:type="pct"/>
          </w:tcPr>
          <w:p w14:paraId="3FF3B568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038333EC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hagas</w:t>
            </w:r>
          </w:p>
        </w:tc>
        <w:tc>
          <w:tcPr>
            <w:tcW w:w="1028" w:type="pct"/>
          </w:tcPr>
          <w:p w14:paraId="5B6B8FBE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8764FE7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7DE42FA0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24BA7199" w14:textId="77777777" w:rsidTr="00A537DB">
        <w:tc>
          <w:tcPr>
            <w:tcW w:w="454" w:type="pct"/>
          </w:tcPr>
          <w:p w14:paraId="522A3C29" w14:textId="77777777" w:rsidR="000D09B2" w:rsidRPr="00560F6F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903" w:type="pct"/>
          </w:tcPr>
          <w:p w14:paraId="3952DE71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3B2C5DF5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entinela</w:t>
            </w:r>
          </w:p>
        </w:tc>
        <w:tc>
          <w:tcPr>
            <w:tcW w:w="1028" w:type="pct"/>
          </w:tcPr>
          <w:p w14:paraId="301D4FBB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F887699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613AB83A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1F409673" w14:textId="77777777" w:rsidTr="00A537DB">
        <w:tc>
          <w:tcPr>
            <w:tcW w:w="454" w:type="pct"/>
          </w:tcPr>
          <w:p w14:paraId="1FA4BCF9" w14:textId="77777777" w:rsidR="000D09B2" w:rsidRPr="00560F6F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903" w:type="pct"/>
          </w:tcPr>
          <w:p w14:paraId="0DF24D63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238F99E5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cesso</w:t>
            </w:r>
          </w:p>
        </w:tc>
        <w:tc>
          <w:tcPr>
            <w:tcW w:w="1028" w:type="pct"/>
          </w:tcPr>
          <w:p w14:paraId="570FB23E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1035DC61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7D541F45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1538ACFE" w14:textId="77777777" w:rsidTr="00A537DB">
        <w:tc>
          <w:tcPr>
            <w:tcW w:w="454" w:type="pct"/>
          </w:tcPr>
          <w:p w14:paraId="0BD88156" w14:textId="77777777" w:rsidR="000D09B2" w:rsidRPr="00560F6F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903" w:type="pct"/>
          </w:tcPr>
          <w:p w14:paraId="0BE685A1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25A12C9C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IAB</w:t>
            </w:r>
          </w:p>
        </w:tc>
        <w:tc>
          <w:tcPr>
            <w:tcW w:w="1028" w:type="pct"/>
          </w:tcPr>
          <w:p w14:paraId="33391C36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30FC1EA8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5330E11B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7139F669" w14:textId="77777777" w:rsidTr="00A537DB">
        <w:tc>
          <w:tcPr>
            <w:tcW w:w="454" w:type="pct"/>
          </w:tcPr>
          <w:p w14:paraId="3A513A21" w14:textId="77777777" w:rsidR="000D09B2" w:rsidRPr="00560F6F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6</w:t>
            </w:r>
          </w:p>
        </w:tc>
        <w:tc>
          <w:tcPr>
            <w:tcW w:w="903" w:type="pct"/>
          </w:tcPr>
          <w:p w14:paraId="592FE41F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1D4F54D4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ortJ</w:t>
            </w:r>
          </w:p>
        </w:tc>
        <w:tc>
          <w:tcPr>
            <w:tcW w:w="1028" w:type="pct"/>
          </w:tcPr>
          <w:p w14:paraId="0775FB25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543081C6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63EF5FC5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6E53350E" w14:textId="77777777" w:rsidTr="00A537DB">
        <w:tc>
          <w:tcPr>
            <w:tcW w:w="454" w:type="pct"/>
          </w:tcPr>
          <w:p w14:paraId="57AEFEEC" w14:textId="77777777" w:rsidR="000D09B2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7</w:t>
            </w:r>
          </w:p>
        </w:tc>
        <w:tc>
          <w:tcPr>
            <w:tcW w:w="903" w:type="pct"/>
          </w:tcPr>
          <w:p w14:paraId="6F768969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31826DA4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ortV</w:t>
            </w:r>
          </w:p>
        </w:tc>
        <w:tc>
          <w:tcPr>
            <w:tcW w:w="1028" w:type="pct"/>
          </w:tcPr>
          <w:p w14:paraId="73B50704" w14:textId="77777777" w:rsidR="000D09B2" w:rsidRPr="003C6603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2DB0783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27BBE52A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77B980C9" w14:textId="77777777" w:rsidTr="00A537DB">
        <w:tc>
          <w:tcPr>
            <w:tcW w:w="454" w:type="pct"/>
          </w:tcPr>
          <w:p w14:paraId="09273ECB" w14:textId="77777777" w:rsidR="000D09B2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9</w:t>
            </w:r>
          </w:p>
        </w:tc>
        <w:tc>
          <w:tcPr>
            <w:tcW w:w="903" w:type="pct"/>
          </w:tcPr>
          <w:p w14:paraId="41A0AA04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4BA7451A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tDC</w:t>
            </w:r>
          </w:p>
        </w:tc>
        <w:tc>
          <w:tcPr>
            <w:tcW w:w="1028" w:type="pct"/>
          </w:tcPr>
          <w:p w14:paraId="6B12D4A1" w14:textId="77777777" w:rsidR="000D09B2" w:rsidRPr="003C6603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C740AB1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1ACAF8DA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2770711E" w14:textId="77777777" w:rsidTr="00A537DB">
        <w:tc>
          <w:tcPr>
            <w:tcW w:w="454" w:type="pct"/>
          </w:tcPr>
          <w:p w14:paraId="228E84B3" w14:textId="77777777" w:rsidR="000D09B2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</w:t>
            </w:r>
          </w:p>
        </w:tc>
        <w:tc>
          <w:tcPr>
            <w:tcW w:w="903" w:type="pct"/>
          </w:tcPr>
          <w:p w14:paraId="50858D3C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2E881834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637B">
              <w:rPr>
                <w:rFonts w:ascii="Times New Roman" w:hAnsi="Times New Roman" w:cs="Times New Roman"/>
                <w:sz w:val="20"/>
                <w:szCs w:val="20"/>
              </w:rPr>
              <w:t>IntIC</w:t>
            </w:r>
          </w:p>
        </w:tc>
        <w:tc>
          <w:tcPr>
            <w:tcW w:w="1028" w:type="pct"/>
          </w:tcPr>
          <w:p w14:paraId="361561D3" w14:textId="77777777" w:rsidR="000D09B2" w:rsidRPr="003C6603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D56BACF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3498B44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432725E0" w14:textId="77777777" w:rsidTr="00A537DB">
        <w:tc>
          <w:tcPr>
            <w:tcW w:w="454" w:type="pct"/>
          </w:tcPr>
          <w:p w14:paraId="1FB05555" w14:textId="77777777" w:rsidR="000D09B2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1</w:t>
            </w:r>
          </w:p>
        </w:tc>
        <w:tc>
          <w:tcPr>
            <w:tcW w:w="903" w:type="pct"/>
          </w:tcPr>
          <w:p w14:paraId="4AC651A7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35376137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637B">
              <w:rPr>
                <w:rFonts w:ascii="Times New Roman" w:hAnsi="Times New Roman" w:cs="Times New Roman"/>
                <w:sz w:val="20"/>
                <w:szCs w:val="20"/>
              </w:rPr>
              <w:t>MortS</w:t>
            </w:r>
          </w:p>
        </w:tc>
        <w:tc>
          <w:tcPr>
            <w:tcW w:w="1028" w:type="pct"/>
          </w:tcPr>
          <w:p w14:paraId="289943E3" w14:textId="77777777" w:rsidR="000D09B2" w:rsidRPr="003C6603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1ACE2B31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725BB477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648F57E3" w14:textId="77777777" w:rsidTr="00A537DB">
        <w:tc>
          <w:tcPr>
            <w:tcW w:w="454" w:type="pct"/>
          </w:tcPr>
          <w:p w14:paraId="4FE4EAE6" w14:textId="77777777" w:rsidR="000D09B2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2</w:t>
            </w:r>
          </w:p>
        </w:tc>
        <w:tc>
          <w:tcPr>
            <w:tcW w:w="903" w:type="pct"/>
          </w:tcPr>
          <w:p w14:paraId="1C14624F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550C21A0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637B">
              <w:rPr>
                <w:rFonts w:ascii="Times New Roman" w:hAnsi="Times New Roman" w:cs="Times New Roman"/>
                <w:sz w:val="20"/>
                <w:szCs w:val="20"/>
              </w:rPr>
              <w:t>CobAB</w:t>
            </w:r>
          </w:p>
        </w:tc>
        <w:tc>
          <w:tcPr>
            <w:tcW w:w="1028" w:type="pct"/>
          </w:tcPr>
          <w:p w14:paraId="4D72E86B" w14:textId="77777777" w:rsidR="000D09B2" w:rsidRPr="003C6603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C4B1CEC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78A17195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299CE818" w14:textId="77777777" w:rsidTr="00A537DB">
        <w:tc>
          <w:tcPr>
            <w:tcW w:w="454" w:type="pct"/>
          </w:tcPr>
          <w:p w14:paraId="6A2B9BEB" w14:textId="77777777" w:rsidR="000D09B2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3</w:t>
            </w:r>
          </w:p>
        </w:tc>
        <w:tc>
          <w:tcPr>
            <w:tcW w:w="903" w:type="pct"/>
          </w:tcPr>
          <w:p w14:paraId="26097B43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54CA7A9A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637B">
              <w:rPr>
                <w:rFonts w:ascii="Times New Roman" w:hAnsi="Times New Roman" w:cs="Times New Roman"/>
                <w:sz w:val="20"/>
                <w:szCs w:val="20"/>
              </w:rPr>
              <w:t>Proc</w:t>
            </w:r>
          </w:p>
        </w:tc>
        <w:tc>
          <w:tcPr>
            <w:tcW w:w="1028" w:type="pct"/>
          </w:tcPr>
          <w:p w14:paraId="76CE47CC" w14:textId="77777777" w:rsidR="000D09B2" w:rsidRPr="003C6603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2A565DA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7E414910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6A3EA8EF" w14:textId="77777777" w:rsidTr="00A537DB">
        <w:tc>
          <w:tcPr>
            <w:tcW w:w="454" w:type="pct"/>
          </w:tcPr>
          <w:p w14:paraId="0380AF2C" w14:textId="77777777" w:rsidR="000D09B2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4</w:t>
            </w:r>
          </w:p>
        </w:tc>
        <w:tc>
          <w:tcPr>
            <w:tcW w:w="903" w:type="pct"/>
          </w:tcPr>
          <w:p w14:paraId="7ACCE546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2184BAC6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637B">
              <w:rPr>
                <w:rFonts w:ascii="Times New Roman" w:hAnsi="Times New Roman" w:cs="Times New Roman"/>
                <w:sz w:val="20"/>
                <w:szCs w:val="20"/>
              </w:rPr>
              <w:t>ProcV</w:t>
            </w:r>
          </w:p>
        </w:tc>
        <w:tc>
          <w:tcPr>
            <w:tcW w:w="1028" w:type="pct"/>
          </w:tcPr>
          <w:p w14:paraId="7BFDF9A5" w14:textId="77777777" w:rsidR="000D09B2" w:rsidRPr="003C6603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595F263A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24A5F81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425D41FB" w14:textId="77777777" w:rsidTr="00A537DB">
        <w:tc>
          <w:tcPr>
            <w:tcW w:w="454" w:type="pct"/>
          </w:tcPr>
          <w:p w14:paraId="00E3C733" w14:textId="77777777" w:rsidR="000D09B2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5</w:t>
            </w:r>
          </w:p>
        </w:tc>
        <w:tc>
          <w:tcPr>
            <w:tcW w:w="903" w:type="pct"/>
          </w:tcPr>
          <w:p w14:paraId="3D5D91FF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49B6AC65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637B">
              <w:rPr>
                <w:rFonts w:ascii="Times New Roman" w:hAnsi="Times New Roman" w:cs="Times New Roman"/>
                <w:sz w:val="20"/>
                <w:szCs w:val="20"/>
              </w:rPr>
              <w:t>AIHICDC</w:t>
            </w:r>
          </w:p>
        </w:tc>
        <w:tc>
          <w:tcPr>
            <w:tcW w:w="1028" w:type="pct"/>
          </w:tcPr>
          <w:p w14:paraId="00006BF2" w14:textId="77777777" w:rsidR="000D09B2" w:rsidRPr="003C6603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2B39E0CE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66721A06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518FB370" w14:textId="77777777" w:rsidTr="00A537DB">
        <w:tc>
          <w:tcPr>
            <w:tcW w:w="454" w:type="pct"/>
          </w:tcPr>
          <w:p w14:paraId="0EB8FFF2" w14:textId="77777777" w:rsidR="000D09B2" w:rsidRPr="00560F6F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6</w:t>
            </w:r>
          </w:p>
        </w:tc>
        <w:tc>
          <w:tcPr>
            <w:tcW w:w="903" w:type="pct"/>
          </w:tcPr>
          <w:p w14:paraId="6A3F9E82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25B0D8E4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637B">
              <w:rPr>
                <w:rFonts w:ascii="Times New Roman" w:hAnsi="Times New Roman" w:cs="Times New Roman"/>
                <w:sz w:val="20"/>
                <w:szCs w:val="20"/>
              </w:rPr>
              <w:t>Chaga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2C637B">
              <w:rPr>
                <w:rFonts w:ascii="Times New Roman" w:hAnsi="Times New Roman" w:cs="Times New Roman"/>
                <w:sz w:val="20"/>
                <w:szCs w:val="20"/>
              </w:rPr>
              <w:t>Sentinela</w:t>
            </w:r>
          </w:p>
        </w:tc>
        <w:tc>
          <w:tcPr>
            <w:tcW w:w="1028" w:type="pct"/>
          </w:tcPr>
          <w:p w14:paraId="0C7D5961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3FDA9AB5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406DDBA2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2AC765F9" w14:textId="77777777" w:rsidTr="00A537DB">
        <w:tc>
          <w:tcPr>
            <w:tcW w:w="454" w:type="pct"/>
          </w:tcPr>
          <w:p w14:paraId="10E3A482" w14:textId="77777777" w:rsidR="000D09B2" w:rsidRPr="003C6603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7</w:t>
            </w:r>
          </w:p>
        </w:tc>
        <w:tc>
          <w:tcPr>
            <w:tcW w:w="903" w:type="pct"/>
          </w:tcPr>
          <w:p w14:paraId="082ADA62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6F089C31" w14:textId="77777777" w:rsidR="000D09B2" w:rsidRPr="002C637B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637B">
              <w:rPr>
                <w:rFonts w:ascii="Times New Roman" w:hAnsi="Times New Roman" w:cs="Times New Roman"/>
                <w:sz w:val="20"/>
                <w:szCs w:val="20"/>
              </w:rPr>
              <w:t>Chaga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2C637B">
              <w:rPr>
                <w:rFonts w:ascii="Times New Roman" w:hAnsi="Times New Roman" w:cs="Times New Roman"/>
                <w:sz w:val="20"/>
                <w:szCs w:val="20"/>
              </w:rPr>
              <w:t>Acesso</w:t>
            </w:r>
          </w:p>
        </w:tc>
        <w:tc>
          <w:tcPr>
            <w:tcW w:w="1028" w:type="pct"/>
          </w:tcPr>
          <w:p w14:paraId="385D05A7" w14:textId="77777777" w:rsidR="000D09B2" w:rsidRPr="003C6603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3AEA943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EA06820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63C2FD53" w14:textId="77777777" w:rsidTr="00A537DB">
        <w:tc>
          <w:tcPr>
            <w:tcW w:w="454" w:type="pct"/>
          </w:tcPr>
          <w:p w14:paraId="23150FF0" w14:textId="535A2A12" w:rsidR="0062142B" w:rsidRPr="003C6603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8</w:t>
            </w:r>
          </w:p>
        </w:tc>
        <w:tc>
          <w:tcPr>
            <w:tcW w:w="903" w:type="pct"/>
          </w:tcPr>
          <w:p w14:paraId="7A113DE1" w14:textId="450CE289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027FDCD3" w14:textId="1A5B6E20" w:rsidR="0062142B" w:rsidRPr="002C637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F38F6">
              <w:rPr>
                <w:rFonts w:ascii="Times New Roman" w:hAnsi="Times New Roman" w:cs="Times New Roman"/>
                <w:sz w:val="20"/>
                <w:szCs w:val="20"/>
              </w:rPr>
              <w:t>SIAB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1F38F6">
              <w:rPr>
                <w:rFonts w:ascii="Times New Roman" w:hAnsi="Times New Roman" w:cs="Times New Roman"/>
                <w:sz w:val="20"/>
                <w:szCs w:val="20"/>
              </w:rPr>
              <w:t>MortJ</w:t>
            </w:r>
          </w:p>
        </w:tc>
        <w:tc>
          <w:tcPr>
            <w:tcW w:w="1028" w:type="pct"/>
          </w:tcPr>
          <w:p w14:paraId="7E473655" w14:textId="409C789F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CFC571E" w14:textId="4DCC520A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47A6C43C" w14:textId="32742126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14FDF08E" w14:textId="77777777" w:rsidTr="00A537DB">
        <w:tc>
          <w:tcPr>
            <w:tcW w:w="454" w:type="pct"/>
          </w:tcPr>
          <w:p w14:paraId="12230A6A" w14:textId="21D7B751" w:rsidR="0062142B" w:rsidRPr="003C6603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9</w:t>
            </w:r>
          </w:p>
        </w:tc>
        <w:tc>
          <w:tcPr>
            <w:tcW w:w="903" w:type="pct"/>
          </w:tcPr>
          <w:p w14:paraId="65533895" w14:textId="6BA06561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44AE8F2F" w14:textId="035E3AF8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F38F6">
              <w:rPr>
                <w:rFonts w:ascii="Times New Roman" w:hAnsi="Times New Roman" w:cs="Times New Roman"/>
                <w:sz w:val="20"/>
                <w:szCs w:val="20"/>
              </w:rPr>
              <w:t>SIAB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1F38F6">
              <w:rPr>
                <w:rFonts w:ascii="Times New Roman" w:hAnsi="Times New Roman" w:cs="Times New Roman"/>
                <w:sz w:val="20"/>
                <w:szCs w:val="20"/>
              </w:rPr>
              <w:t>MortV</w:t>
            </w:r>
          </w:p>
        </w:tc>
        <w:tc>
          <w:tcPr>
            <w:tcW w:w="1028" w:type="pct"/>
          </w:tcPr>
          <w:p w14:paraId="77B7DCDB" w14:textId="5108F1F7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3A0B524" w14:textId="5F378192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27522263" w14:textId="6F72AD01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0FAA0697" w14:textId="77777777" w:rsidTr="00A537DB">
        <w:tc>
          <w:tcPr>
            <w:tcW w:w="454" w:type="pct"/>
          </w:tcPr>
          <w:p w14:paraId="3C7AFD84" w14:textId="1D63FFF1" w:rsidR="0062142B" w:rsidRPr="003C6603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20</w:t>
            </w:r>
          </w:p>
        </w:tc>
        <w:tc>
          <w:tcPr>
            <w:tcW w:w="903" w:type="pct"/>
          </w:tcPr>
          <w:p w14:paraId="555C94AF" w14:textId="205E8EB4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5BC0CE58" w14:textId="6695542C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F38F6">
              <w:rPr>
                <w:rFonts w:ascii="Times New Roman" w:hAnsi="Times New Roman" w:cs="Times New Roman"/>
                <w:sz w:val="20"/>
                <w:szCs w:val="20"/>
              </w:rPr>
              <w:t>SIAB, MortV</w:t>
            </w:r>
          </w:p>
        </w:tc>
        <w:tc>
          <w:tcPr>
            <w:tcW w:w="1028" w:type="pct"/>
          </w:tcPr>
          <w:p w14:paraId="0EB8FED5" w14:textId="09CB1273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A14E454" w14:textId="4E8F7FEC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E885823" w14:textId="722B58C6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2CE966A8" w14:textId="77777777" w:rsidTr="00A537DB">
        <w:tc>
          <w:tcPr>
            <w:tcW w:w="454" w:type="pct"/>
          </w:tcPr>
          <w:p w14:paraId="30BCA3A6" w14:textId="03F98E2F" w:rsidR="0062142B" w:rsidRPr="003C6603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21</w:t>
            </w:r>
          </w:p>
        </w:tc>
        <w:tc>
          <w:tcPr>
            <w:tcW w:w="903" w:type="pct"/>
          </w:tcPr>
          <w:p w14:paraId="4FDEE0CF" w14:textId="17D04412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3463464F" w14:textId="2BD01359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F38F6">
              <w:rPr>
                <w:rFonts w:ascii="Times New Roman" w:hAnsi="Times New Roman" w:cs="Times New Roman"/>
                <w:sz w:val="20"/>
                <w:szCs w:val="20"/>
              </w:rPr>
              <w:t>SIAB, IntDC</w:t>
            </w:r>
          </w:p>
        </w:tc>
        <w:tc>
          <w:tcPr>
            <w:tcW w:w="1028" w:type="pct"/>
          </w:tcPr>
          <w:p w14:paraId="5F8D07C2" w14:textId="688308A2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06F8D1F" w14:textId="05EF1DC0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1285AA78" w14:textId="4154FBA2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75431EBB" w14:textId="77777777" w:rsidTr="00A537DB">
        <w:tc>
          <w:tcPr>
            <w:tcW w:w="454" w:type="pct"/>
          </w:tcPr>
          <w:p w14:paraId="201A68D0" w14:textId="7446481F" w:rsidR="0062142B" w:rsidRPr="003C6603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22</w:t>
            </w:r>
          </w:p>
        </w:tc>
        <w:tc>
          <w:tcPr>
            <w:tcW w:w="903" w:type="pct"/>
          </w:tcPr>
          <w:p w14:paraId="3033C1CA" w14:textId="4749B809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4C9E2E23" w14:textId="722604F6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F38F6">
              <w:rPr>
                <w:rFonts w:ascii="Times New Roman" w:hAnsi="Times New Roman" w:cs="Times New Roman"/>
                <w:sz w:val="20"/>
                <w:szCs w:val="20"/>
              </w:rPr>
              <w:t>SIAB, IntIC</w:t>
            </w:r>
          </w:p>
        </w:tc>
        <w:tc>
          <w:tcPr>
            <w:tcW w:w="1028" w:type="pct"/>
          </w:tcPr>
          <w:p w14:paraId="6B5CC0B1" w14:textId="37994D73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059272E" w14:textId="0F3D06D4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57410AAB" w14:textId="333BA285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14350720" w14:textId="77777777" w:rsidTr="00A537DB">
        <w:tc>
          <w:tcPr>
            <w:tcW w:w="454" w:type="pct"/>
          </w:tcPr>
          <w:p w14:paraId="528DBB63" w14:textId="11D6A84D" w:rsidR="0062142B" w:rsidRPr="003C6603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23</w:t>
            </w:r>
          </w:p>
        </w:tc>
        <w:tc>
          <w:tcPr>
            <w:tcW w:w="903" w:type="pct"/>
          </w:tcPr>
          <w:p w14:paraId="225AAA7F" w14:textId="73035F98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0B4B8256" w14:textId="63775150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F38F6">
              <w:rPr>
                <w:rFonts w:ascii="Times New Roman" w:hAnsi="Times New Roman" w:cs="Times New Roman"/>
                <w:sz w:val="20"/>
                <w:szCs w:val="20"/>
              </w:rPr>
              <w:t>SIAB, MortS</w:t>
            </w:r>
          </w:p>
        </w:tc>
        <w:tc>
          <w:tcPr>
            <w:tcW w:w="1028" w:type="pct"/>
          </w:tcPr>
          <w:p w14:paraId="6AD3D98F" w14:textId="73775715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5C4E2541" w14:textId="4454A57C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CF81471" w14:textId="7E5D4C67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26A7B939" w14:textId="77777777" w:rsidTr="00A537DB">
        <w:tc>
          <w:tcPr>
            <w:tcW w:w="454" w:type="pct"/>
          </w:tcPr>
          <w:p w14:paraId="77F608AD" w14:textId="5C48FAC3" w:rsidR="0062142B" w:rsidRPr="003C6603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24</w:t>
            </w:r>
          </w:p>
        </w:tc>
        <w:tc>
          <w:tcPr>
            <w:tcW w:w="903" w:type="pct"/>
          </w:tcPr>
          <w:p w14:paraId="34B7BB93" w14:textId="76C8E1AE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07A3D172" w14:textId="1386BE0F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F38F6">
              <w:rPr>
                <w:rFonts w:ascii="Times New Roman" w:hAnsi="Times New Roman" w:cs="Times New Roman"/>
                <w:sz w:val="20"/>
                <w:szCs w:val="20"/>
              </w:rPr>
              <w:t>SIAB, CobAB</w:t>
            </w:r>
          </w:p>
        </w:tc>
        <w:tc>
          <w:tcPr>
            <w:tcW w:w="1028" w:type="pct"/>
          </w:tcPr>
          <w:p w14:paraId="32A6AA21" w14:textId="33360404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3ED971CE" w14:textId="3A44DAA1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6EFC00E" w14:textId="7E842FC5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11634658" w14:textId="77777777" w:rsidTr="00A537DB">
        <w:tc>
          <w:tcPr>
            <w:tcW w:w="454" w:type="pct"/>
          </w:tcPr>
          <w:p w14:paraId="2E02225C" w14:textId="30299E3D" w:rsidR="0062142B" w:rsidRPr="003C6603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25</w:t>
            </w:r>
          </w:p>
        </w:tc>
        <w:tc>
          <w:tcPr>
            <w:tcW w:w="903" w:type="pct"/>
          </w:tcPr>
          <w:p w14:paraId="22ECEF67" w14:textId="47A865CC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76A8FCEF" w14:textId="22562292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F38F6">
              <w:rPr>
                <w:rFonts w:ascii="Times New Roman" w:hAnsi="Times New Roman" w:cs="Times New Roman"/>
                <w:sz w:val="20"/>
                <w:szCs w:val="20"/>
              </w:rPr>
              <w:t>SIAB, Proc</w:t>
            </w:r>
          </w:p>
        </w:tc>
        <w:tc>
          <w:tcPr>
            <w:tcW w:w="1028" w:type="pct"/>
          </w:tcPr>
          <w:p w14:paraId="4BFC57B5" w14:textId="5D78FE40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2ABD9066" w14:textId="05BEB478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45596422" w14:textId="001E238F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5D932D5A" w14:textId="77777777" w:rsidTr="00A537DB">
        <w:tc>
          <w:tcPr>
            <w:tcW w:w="454" w:type="pct"/>
          </w:tcPr>
          <w:p w14:paraId="0D2AEA39" w14:textId="1F46CEC3" w:rsidR="0062142B" w:rsidRPr="003C6603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6</w:t>
            </w:r>
          </w:p>
        </w:tc>
        <w:tc>
          <w:tcPr>
            <w:tcW w:w="903" w:type="pct"/>
          </w:tcPr>
          <w:p w14:paraId="42683D1C" w14:textId="7A76CFF3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33FD420D" w14:textId="3B14A5F2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F38F6">
              <w:rPr>
                <w:rFonts w:ascii="Times New Roman" w:hAnsi="Times New Roman" w:cs="Times New Roman"/>
                <w:sz w:val="20"/>
                <w:szCs w:val="20"/>
              </w:rPr>
              <w:t>SIAB, ProcV</w:t>
            </w:r>
          </w:p>
        </w:tc>
        <w:tc>
          <w:tcPr>
            <w:tcW w:w="1028" w:type="pct"/>
          </w:tcPr>
          <w:p w14:paraId="15DBAF43" w14:textId="222F1ABE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27DF5C35" w14:textId="0421BF19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EE11FF1" w14:textId="1DACCDEB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19318245" w14:textId="77777777" w:rsidTr="00A537DB">
        <w:tc>
          <w:tcPr>
            <w:tcW w:w="454" w:type="pct"/>
          </w:tcPr>
          <w:p w14:paraId="75DAA7FF" w14:textId="09646DD1" w:rsidR="0062142B" w:rsidRPr="003C6603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7</w:t>
            </w:r>
          </w:p>
        </w:tc>
        <w:tc>
          <w:tcPr>
            <w:tcW w:w="903" w:type="pct"/>
          </w:tcPr>
          <w:p w14:paraId="606BC9A3" w14:textId="6CD59C4D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2223508D" w14:textId="59DA2AB6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AIHICDC</w:t>
            </w:r>
          </w:p>
        </w:tc>
        <w:tc>
          <w:tcPr>
            <w:tcW w:w="1028" w:type="pct"/>
          </w:tcPr>
          <w:p w14:paraId="3FD5FF00" w14:textId="21A561F5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FA46B4F" w14:textId="60ABC5AD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1B5740A" w14:textId="38CB573D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14A3C0DC" w14:textId="77777777" w:rsidTr="00A537DB">
        <w:tc>
          <w:tcPr>
            <w:tcW w:w="454" w:type="pct"/>
          </w:tcPr>
          <w:p w14:paraId="33CEB84F" w14:textId="6BDE8D62" w:rsidR="0062142B" w:rsidRPr="003C6603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8</w:t>
            </w:r>
          </w:p>
        </w:tc>
        <w:tc>
          <w:tcPr>
            <w:tcW w:w="903" w:type="pct"/>
          </w:tcPr>
          <w:p w14:paraId="1C817BA7" w14:textId="53E2DAB7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2E717E0D" w14:textId="40ED90E5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J, IntDC</w:t>
            </w:r>
          </w:p>
        </w:tc>
        <w:tc>
          <w:tcPr>
            <w:tcW w:w="1028" w:type="pct"/>
          </w:tcPr>
          <w:p w14:paraId="52FD7E08" w14:textId="74DC890A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1D8D36B" w14:textId="4B823B65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563399E5" w14:textId="5E2D67C8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6ED8CD3D" w14:textId="77777777" w:rsidTr="00A537DB">
        <w:tc>
          <w:tcPr>
            <w:tcW w:w="454" w:type="pct"/>
          </w:tcPr>
          <w:p w14:paraId="199FC2FA" w14:textId="0EF3588C" w:rsidR="0062142B" w:rsidRPr="003C6603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826F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29</w:t>
            </w:r>
          </w:p>
        </w:tc>
        <w:tc>
          <w:tcPr>
            <w:tcW w:w="903" w:type="pct"/>
          </w:tcPr>
          <w:p w14:paraId="2107B382" w14:textId="2898B420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3F7E4F07" w14:textId="0542EB1F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J, IntIC</w:t>
            </w:r>
          </w:p>
        </w:tc>
        <w:tc>
          <w:tcPr>
            <w:tcW w:w="1028" w:type="pct"/>
          </w:tcPr>
          <w:p w14:paraId="6BAAA059" w14:textId="7342C047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BD66A40" w14:textId="62D75096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BB6CCBA" w14:textId="793B80CD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1FEBD378" w14:textId="77777777" w:rsidTr="00A537DB">
        <w:tc>
          <w:tcPr>
            <w:tcW w:w="454" w:type="pct"/>
          </w:tcPr>
          <w:p w14:paraId="5FA94D80" w14:textId="7AC93167" w:rsidR="0062142B" w:rsidRPr="003C6603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826F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30</w:t>
            </w:r>
          </w:p>
        </w:tc>
        <w:tc>
          <w:tcPr>
            <w:tcW w:w="903" w:type="pct"/>
          </w:tcPr>
          <w:p w14:paraId="7D0F0A54" w14:textId="13794338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450C28C2" w14:textId="2E146621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J, MortS</w:t>
            </w:r>
          </w:p>
        </w:tc>
        <w:tc>
          <w:tcPr>
            <w:tcW w:w="1028" w:type="pct"/>
          </w:tcPr>
          <w:p w14:paraId="7E847835" w14:textId="5F9ECEF6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3B049260" w14:textId="6A769E70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9702FF0" w14:textId="63A91E2E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686EA348" w14:textId="77777777" w:rsidTr="00A537DB">
        <w:tc>
          <w:tcPr>
            <w:tcW w:w="454" w:type="pct"/>
          </w:tcPr>
          <w:p w14:paraId="04F03720" w14:textId="69F7AF56" w:rsidR="0062142B" w:rsidRPr="003C6603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826F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31</w:t>
            </w:r>
          </w:p>
        </w:tc>
        <w:tc>
          <w:tcPr>
            <w:tcW w:w="903" w:type="pct"/>
          </w:tcPr>
          <w:p w14:paraId="0E7F69EB" w14:textId="5E0E7445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490F250D" w14:textId="6B8F68D6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J, CobAB</w:t>
            </w:r>
          </w:p>
        </w:tc>
        <w:tc>
          <w:tcPr>
            <w:tcW w:w="1028" w:type="pct"/>
          </w:tcPr>
          <w:p w14:paraId="650D44E7" w14:textId="77B5B78D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919424F" w14:textId="114F85F3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6911BC38" w14:textId="32D27A25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2D69BD7A" w14:textId="77777777" w:rsidTr="00A537DB">
        <w:tc>
          <w:tcPr>
            <w:tcW w:w="454" w:type="pct"/>
          </w:tcPr>
          <w:p w14:paraId="0A96228D" w14:textId="4FA4A021" w:rsidR="0062142B" w:rsidRPr="003C6603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826F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32</w:t>
            </w:r>
          </w:p>
        </w:tc>
        <w:tc>
          <w:tcPr>
            <w:tcW w:w="903" w:type="pct"/>
          </w:tcPr>
          <w:p w14:paraId="3CB82B07" w14:textId="799FDEC9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0057810A" w14:textId="0532CC32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J, Proc</w:t>
            </w:r>
          </w:p>
        </w:tc>
        <w:tc>
          <w:tcPr>
            <w:tcW w:w="1028" w:type="pct"/>
          </w:tcPr>
          <w:p w14:paraId="37FE19C6" w14:textId="08D0415B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2A2FA32A" w14:textId="3867F376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00934925" w14:textId="06F3C093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030BC031" w14:textId="77777777" w:rsidTr="00A537DB">
        <w:tc>
          <w:tcPr>
            <w:tcW w:w="454" w:type="pct"/>
          </w:tcPr>
          <w:p w14:paraId="20624208" w14:textId="502F7E8D" w:rsidR="0062142B" w:rsidRPr="003C6603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826F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33</w:t>
            </w:r>
          </w:p>
        </w:tc>
        <w:tc>
          <w:tcPr>
            <w:tcW w:w="903" w:type="pct"/>
          </w:tcPr>
          <w:p w14:paraId="748BEDCB" w14:textId="4916B513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372E6A20" w14:textId="072D692E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J, ProcV</w:t>
            </w:r>
          </w:p>
        </w:tc>
        <w:tc>
          <w:tcPr>
            <w:tcW w:w="1028" w:type="pct"/>
          </w:tcPr>
          <w:p w14:paraId="0AAA1E54" w14:textId="7428C3ED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3B5A21AE" w14:textId="5AF16078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0BCAEDA6" w14:textId="790EC1B8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5E786B6A" w14:textId="77777777" w:rsidTr="00A537DB">
        <w:tc>
          <w:tcPr>
            <w:tcW w:w="454" w:type="pct"/>
          </w:tcPr>
          <w:p w14:paraId="6464C95E" w14:textId="462A9FC9" w:rsidR="0062142B" w:rsidRPr="003C6603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34</w:t>
            </w:r>
          </w:p>
        </w:tc>
        <w:tc>
          <w:tcPr>
            <w:tcW w:w="903" w:type="pct"/>
          </w:tcPr>
          <w:p w14:paraId="098E0E77" w14:textId="6C40CA3E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29CDB39D" w14:textId="0C9B9FC4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J, AIHICDC</w:t>
            </w:r>
          </w:p>
        </w:tc>
        <w:tc>
          <w:tcPr>
            <w:tcW w:w="1028" w:type="pct"/>
          </w:tcPr>
          <w:p w14:paraId="53705358" w14:textId="494CE3C4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173A317C" w14:textId="25CAAD92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2E8925B5" w14:textId="6B718BEF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3FF69833" w14:textId="77777777" w:rsidTr="00A537DB">
        <w:tc>
          <w:tcPr>
            <w:tcW w:w="454" w:type="pct"/>
          </w:tcPr>
          <w:p w14:paraId="738E48B2" w14:textId="7E123E1D" w:rsidR="0062142B" w:rsidRPr="003C6603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35</w:t>
            </w:r>
          </w:p>
        </w:tc>
        <w:tc>
          <w:tcPr>
            <w:tcW w:w="903" w:type="pct"/>
          </w:tcPr>
          <w:p w14:paraId="3487B94B" w14:textId="1CE5ED20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55DC49FC" w14:textId="3BC6B194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V, IntDC</w:t>
            </w:r>
          </w:p>
        </w:tc>
        <w:tc>
          <w:tcPr>
            <w:tcW w:w="1028" w:type="pct"/>
          </w:tcPr>
          <w:p w14:paraId="7F0F3D48" w14:textId="50974325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6AEF336" w14:textId="55F7CE1D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00B5226E" w14:textId="1EAB090D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433BA359" w14:textId="77777777" w:rsidTr="00A537DB">
        <w:tc>
          <w:tcPr>
            <w:tcW w:w="454" w:type="pct"/>
          </w:tcPr>
          <w:p w14:paraId="752DE5BE" w14:textId="2286FB63" w:rsidR="0062142B" w:rsidRPr="003C6603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36</w:t>
            </w:r>
          </w:p>
        </w:tc>
        <w:tc>
          <w:tcPr>
            <w:tcW w:w="903" w:type="pct"/>
          </w:tcPr>
          <w:p w14:paraId="7CD3AFC4" w14:textId="2F66B944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600AFB3F" w14:textId="12DE374E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V, IntIC</w:t>
            </w:r>
          </w:p>
        </w:tc>
        <w:tc>
          <w:tcPr>
            <w:tcW w:w="1028" w:type="pct"/>
          </w:tcPr>
          <w:p w14:paraId="20558245" w14:textId="71FC5764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B735781" w14:textId="78B19009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62F09972" w14:textId="4EEF9B16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36CC4F23" w14:textId="77777777" w:rsidTr="00A537DB">
        <w:tc>
          <w:tcPr>
            <w:tcW w:w="454" w:type="pct"/>
          </w:tcPr>
          <w:p w14:paraId="08D1348D" w14:textId="591D7188" w:rsidR="0062142B" w:rsidRPr="003C6603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37</w:t>
            </w:r>
          </w:p>
        </w:tc>
        <w:tc>
          <w:tcPr>
            <w:tcW w:w="903" w:type="pct"/>
          </w:tcPr>
          <w:p w14:paraId="5CD9BDDE" w14:textId="599966BD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2855D3C7" w14:textId="6D0755EC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V, MortS</w:t>
            </w:r>
          </w:p>
        </w:tc>
        <w:tc>
          <w:tcPr>
            <w:tcW w:w="1028" w:type="pct"/>
          </w:tcPr>
          <w:p w14:paraId="7FAA42DE" w14:textId="4D7822D7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1D44D16" w14:textId="14DD5F5C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089E2A60" w14:textId="0BA00A51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3E81010F" w14:textId="77777777" w:rsidTr="00A537DB">
        <w:tc>
          <w:tcPr>
            <w:tcW w:w="454" w:type="pct"/>
          </w:tcPr>
          <w:p w14:paraId="0671E011" w14:textId="15B87A41" w:rsidR="0062142B" w:rsidRPr="003C6603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38</w:t>
            </w:r>
          </w:p>
        </w:tc>
        <w:tc>
          <w:tcPr>
            <w:tcW w:w="903" w:type="pct"/>
          </w:tcPr>
          <w:p w14:paraId="59AD9815" w14:textId="6136C543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73B04866" w14:textId="0D3A7748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V, CobAB</w:t>
            </w:r>
          </w:p>
        </w:tc>
        <w:tc>
          <w:tcPr>
            <w:tcW w:w="1028" w:type="pct"/>
          </w:tcPr>
          <w:p w14:paraId="4CD66B0A" w14:textId="16FEB3C4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58D52D62" w14:textId="444318EE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053ADEC6" w14:textId="5D203B2D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726EF765" w14:textId="77777777" w:rsidTr="00A537DB">
        <w:tc>
          <w:tcPr>
            <w:tcW w:w="454" w:type="pct"/>
          </w:tcPr>
          <w:p w14:paraId="5B037CDD" w14:textId="388B0996" w:rsidR="0062142B" w:rsidRPr="003C6603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39</w:t>
            </w:r>
          </w:p>
        </w:tc>
        <w:tc>
          <w:tcPr>
            <w:tcW w:w="903" w:type="pct"/>
          </w:tcPr>
          <w:p w14:paraId="2FDA1788" w14:textId="48FB89F8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5CC58FCD" w14:textId="74E8DE0F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V, Proc</w:t>
            </w:r>
          </w:p>
        </w:tc>
        <w:tc>
          <w:tcPr>
            <w:tcW w:w="1028" w:type="pct"/>
          </w:tcPr>
          <w:p w14:paraId="222A8BAF" w14:textId="249BE607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553D74BE" w14:textId="0BD468B2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1B47165" w14:textId="6EC13972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0104D212" w14:textId="77777777" w:rsidTr="00A537DB">
        <w:tc>
          <w:tcPr>
            <w:tcW w:w="454" w:type="pct"/>
          </w:tcPr>
          <w:p w14:paraId="1241AC25" w14:textId="05C5C0E1" w:rsidR="0062142B" w:rsidRPr="003C6603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40</w:t>
            </w:r>
          </w:p>
        </w:tc>
        <w:tc>
          <w:tcPr>
            <w:tcW w:w="903" w:type="pct"/>
          </w:tcPr>
          <w:p w14:paraId="7C75B36C" w14:textId="0E8531F6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4A7127FA" w14:textId="26DA6304" w:rsidR="0062142B" w:rsidRPr="002C637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V, ProcV</w:t>
            </w:r>
          </w:p>
        </w:tc>
        <w:tc>
          <w:tcPr>
            <w:tcW w:w="1028" w:type="pct"/>
          </w:tcPr>
          <w:p w14:paraId="72177177" w14:textId="23155038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868E5A9" w14:textId="03B33DED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B3F2896" w14:textId="0E5B6ED0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4DBABEBF" w14:textId="77777777" w:rsidTr="00A537DB">
        <w:tc>
          <w:tcPr>
            <w:tcW w:w="454" w:type="pct"/>
          </w:tcPr>
          <w:p w14:paraId="3E9FCCD6" w14:textId="64B6E080" w:rsidR="0062142B" w:rsidRPr="00B64BC9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41</w:t>
            </w:r>
          </w:p>
        </w:tc>
        <w:tc>
          <w:tcPr>
            <w:tcW w:w="903" w:type="pct"/>
          </w:tcPr>
          <w:p w14:paraId="1381FD3F" w14:textId="56CF7E84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7CDD02A5" w14:textId="71357CFF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V, AIHICDC</w:t>
            </w:r>
          </w:p>
        </w:tc>
        <w:tc>
          <w:tcPr>
            <w:tcW w:w="1028" w:type="pct"/>
          </w:tcPr>
          <w:p w14:paraId="45BB6CF3" w14:textId="2C0923D2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24F8D9B" w14:textId="75AFF964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00F8394C" w14:textId="7AFF63D1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</w:tbl>
    <w:p w14:paraId="103490B0" w14:textId="171517DD" w:rsidR="000D09B2" w:rsidRDefault="00E9757E" w:rsidP="000D09B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D09B2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lastRenderedPageBreak/>
        <w:t>Tabela S</w:t>
      </w:r>
      <w:r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t>9</w:t>
      </w:r>
      <w:r w:rsidRPr="000D09B2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t>.</w:t>
      </w:r>
      <w:r w:rsidRPr="000D09B2"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 xml:space="preserve"> </w:t>
      </w:r>
      <w:r w:rsidR="000D09B2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="000D09B2" w:rsidRPr="00F34803">
        <w:rPr>
          <w:rFonts w:ascii="Times New Roman" w:hAnsi="Times New Roman" w:cs="Times New Roman"/>
          <w:i/>
          <w:iCs/>
          <w:sz w:val="24"/>
          <w:szCs w:val="24"/>
        </w:rPr>
        <w:t>ontinuação</w:t>
      </w:r>
    </w:p>
    <w:tbl>
      <w:tblPr>
        <w:tblStyle w:val="Tabelacomgrade"/>
        <w:tblW w:w="5000" w:type="pct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51"/>
        <w:gridCol w:w="1890"/>
        <w:gridCol w:w="2405"/>
        <w:gridCol w:w="1869"/>
        <w:gridCol w:w="1798"/>
        <w:gridCol w:w="1553"/>
      </w:tblGrid>
      <w:tr w:rsidR="000D09B2" w:rsidRPr="00B64BC9" w14:paraId="292CBDF5" w14:textId="77777777" w:rsidTr="00E9757E">
        <w:tc>
          <w:tcPr>
            <w:tcW w:w="454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B9F7313" w14:textId="77777777" w:rsidR="000D09B2" w:rsidRPr="00B64BC9" w:rsidRDefault="000D09B2" w:rsidP="00A537DB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odelo</w:t>
            </w:r>
          </w:p>
        </w:tc>
        <w:tc>
          <w:tcPr>
            <w:tcW w:w="903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F0E7027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resposta</w:t>
            </w:r>
          </w:p>
        </w:tc>
        <w:tc>
          <w:tcPr>
            <w:tcW w:w="1149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7F15040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explicativa</w:t>
            </w:r>
          </w:p>
        </w:tc>
        <w:tc>
          <w:tcPr>
            <w:tcW w:w="893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FA0770C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de controle</w:t>
            </w:r>
          </w:p>
        </w:tc>
        <w:tc>
          <w:tcPr>
            <w:tcW w:w="859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A03F25B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ipo de modelo</w:t>
            </w:r>
          </w:p>
        </w:tc>
        <w:tc>
          <w:tcPr>
            <w:tcW w:w="742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4757596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istribuição</w:t>
            </w:r>
          </w:p>
        </w:tc>
      </w:tr>
      <w:tr w:rsidR="0062142B" w:rsidRPr="00B64BC9" w14:paraId="4B1E9DB9" w14:textId="77777777" w:rsidTr="00E9757E">
        <w:tc>
          <w:tcPr>
            <w:tcW w:w="454" w:type="pct"/>
          </w:tcPr>
          <w:p w14:paraId="348017E7" w14:textId="0279894F" w:rsidR="0062142B" w:rsidRPr="00560F6F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42</w:t>
            </w:r>
          </w:p>
        </w:tc>
        <w:tc>
          <w:tcPr>
            <w:tcW w:w="903" w:type="pct"/>
          </w:tcPr>
          <w:p w14:paraId="3121BFBA" w14:textId="0B95583F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76C50EFF" w14:textId="7B67135F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IntDC, IntIC</w:t>
            </w:r>
          </w:p>
        </w:tc>
        <w:tc>
          <w:tcPr>
            <w:tcW w:w="893" w:type="pct"/>
          </w:tcPr>
          <w:p w14:paraId="00DD30F8" w14:textId="3C5F13F8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0AC55F6" w14:textId="268DF460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2E6A9D3B" w14:textId="2EE4D434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219F9352" w14:textId="77777777" w:rsidTr="00E9757E">
        <w:tc>
          <w:tcPr>
            <w:tcW w:w="454" w:type="pct"/>
          </w:tcPr>
          <w:p w14:paraId="7095B25F" w14:textId="1BAD93C1" w:rsidR="0062142B" w:rsidRPr="00560F6F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43</w:t>
            </w:r>
          </w:p>
        </w:tc>
        <w:tc>
          <w:tcPr>
            <w:tcW w:w="903" w:type="pct"/>
          </w:tcPr>
          <w:p w14:paraId="39E8E37E" w14:textId="6D0A03D0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366C31B7" w14:textId="34414550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IntDC, MortS</w:t>
            </w:r>
          </w:p>
        </w:tc>
        <w:tc>
          <w:tcPr>
            <w:tcW w:w="893" w:type="pct"/>
          </w:tcPr>
          <w:p w14:paraId="6FBC0442" w14:textId="470CE68D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1AFC3C75" w14:textId="54F59CEB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59A81E4F" w14:textId="6D91BA36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50BD8274" w14:textId="77777777" w:rsidTr="00E9757E">
        <w:tc>
          <w:tcPr>
            <w:tcW w:w="454" w:type="pct"/>
          </w:tcPr>
          <w:p w14:paraId="01E3635F" w14:textId="0AA19777" w:rsidR="0062142B" w:rsidRPr="00560F6F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44</w:t>
            </w:r>
          </w:p>
        </w:tc>
        <w:tc>
          <w:tcPr>
            <w:tcW w:w="903" w:type="pct"/>
          </w:tcPr>
          <w:p w14:paraId="0B67D7EE" w14:textId="743C6ECB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29D38395" w14:textId="4D735549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IntDC, CobAB</w:t>
            </w:r>
          </w:p>
        </w:tc>
        <w:tc>
          <w:tcPr>
            <w:tcW w:w="893" w:type="pct"/>
          </w:tcPr>
          <w:p w14:paraId="326BA57D" w14:textId="5C9BAEF4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6B88A1B" w14:textId="5B93B3E2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50972043" w14:textId="4C68DEDC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2BDDADF3" w14:textId="77777777" w:rsidTr="00E9757E">
        <w:tc>
          <w:tcPr>
            <w:tcW w:w="454" w:type="pct"/>
          </w:tcPr>
          <w:p w14:paraId="11428D5C" w14:textId="6E3A7E21" w:rsidR="0062142B" w:rsidRPr="00560F6F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45</w:t>
            </w:r>
          </w:p>
        </w:tc>
        <w:tc>
          <w:tcPr>
            <w:tcW w:w="903" w:type="pct"/>
          </w:tcPr>
          <w:p w14:paraId="4135C782" w14:textId="55059A85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47338BD6" w14:textId="5305B4C2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IntDC, Proc</w:t>
            </w:r>
          </w:p>
        </w:tc>
        <w:tc>
          <w:tcPr>
            <w:tcW w:w="893" w:type="pct"/>
          </w:tcPr>
          <w:p w14:paraId="1F8860C5" w14:textId="1CF46B84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DF518BE" w14:textId="67CD7626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4EC30D2F" w14:textId="503A8FC8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0EE10CCC" w14:textId="77777777" w:rsidTr="00E9757E">
        <w:tc>
          <w:tcPr>
            <w:tcW w:w="454" w:type="pct"/>
          </w:tcPr>
          <w:p w14:paraId="72671000" w14:textId="71AACEC9" w:rsidR="0062142B" w:rsidRPr="00560F6F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46</w:t>
            </w:r>
          </w:p>
        </w:tc>
        <w:tc>
          <w:tcPr>
            <w:tcW w:w="903" w:type="pct"/>
          </w:tcPr>
          <w:p w14:paraId="76DDD033" w14:textId="40CBDAC6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36892CA3" w14:textId="6794AB2E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IntDC, ProcV</w:t>
            </w:r>
          </w:p>
        </w:tc>
        <w:tc>
          <w:tcPr>
            <w:tcW w:w="893" w:type="pct"/>
          </w:tcPr>
          <w:p w14:paraId="478249A6" w14:textId="4D77E7F7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C503660" w14:textId="0C0AC9EC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5C42EF3E" w14:textId="14F11863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6DBD720B" w14:textId="77777777" w:rsidTr="00E9757E">
        <w:tc>
          <w:tcPr>
            <w:tcW w:w="454" w:type="pct"/>
          </w:tcPr>
          <w:p w14:paraId="6AB49778" w14:textId="0041438B" w:rsidR="0062142B" w:rsidRPr="00560F6F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47</w:t>
            </w:r>
          </w:p>
        </w:tc>
        <w:tc>
          <w:tcPr>
            <w:tcW w:w="903" w:type="pct"/>
          </w:tcPr>
          <w:p w14:paraId="2D23BAA0" w14:textId="62C8DA1A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4EBB5268" w14:textId="4E63F089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IntDC, AIHICDC</w:t>
            </w:r>
          </w:p>
        </w:tc>
        <w:tc>
          <w:tcPr>
            <w:tcW w:w="893" w:type="pct"/>
          </w:tcPr>
          <w:p w14:paraId="03554829" w14:textId="6B0F9EDE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79BE0157" w14:textId="514EA874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09466C82" w14:textId="51A14314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3867ACA3" w14:textId="77777777" w:rsidTr="00E9757E">
        <w:tc>
          <w:tcPr>
            <w:tcW w:w="454" w:type="pct"/>
          </w:tcPr>
          <w:p w14:paraId="17CD0064" w14:textId="32974769" w:rsidR="0062142B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48</w:t>
            </w:r>
          </w:p>
        </w:tc>
        <w:tc>
          <w:tcPr>
            <w:tcW w:w="903" w:type="pct"/>
          </w:tcPr>
          <w:p w14:paraId="2E94C17D" w14:textId="709B4542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1BCFA4FD" w14:textId="0FBCE513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IntIC, MortS</w:t>
            </w:r>
          </w:p>
        </w:tc>
        <w:tc>
          <w:tcPr>
            <w:tcW w:w="893" w:type="pct"/>
          </w:tcPr>
          <w:p w14:paraId="07F949D1" w14:textId="5CACB330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1918A7B" w14:textId="6863157F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477A42F6" w14:textId="3C3C99E8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44ECA373" w14:textId="77777777" w:rsidTr="00E9757E">
        <w:tc>
          <w:tcPr>
            <w:tcW w:w="454" w:type="pct"/>
          </w:tcPr>
          <w:p w14:paraId="7C56C346" w14:textId="7BE91AEA" w:rsidR="0062142B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49</w:t>
            </w:r>
          </w:p>
        </w:tc>
        <w:tc>
          <w:tcPr>
            <w:tcW w:w="903" w:type="pct"/>
          </w:tcPr>
          <w:p w14:paraId="278E615F" w14:textId="38BA87B5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1C3A469E" w14:textId="66F4F89A" w:rsidR="0062142B" w:rsidRPr="001F38F6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IntIC, CobAB</w:t>
            </w:r>
          </w:p>
        </w:tc>
        <w:tc>
          <w:tcPr>
            <w:tcW w:w="893" w:type="pct"/>
          </w:tcPr>
          <w:p w14:paraId="02B3CB5B" w14:textId="5EF22195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68D1F20" w14:textId="09FF31B7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2EEFE9E4" w14:textId="1E22F221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6C20CCD0" w14:textId="77777777" w:rsidTr="00E9757E">
        <w:tc>
          <w:tcPr>
            <w:tcW w:w="454" w:type="pct"/>
          </w:tcPr>
          <w:p w14:paraId="45474187" w14:textId="3DAF9BC1" w:rsidR="0062142B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50</w:t>
            </w:r>
          </w:p>
        </w:tc>
        <w:tc>
          <w:tcPr>
            <w:tcW w:w="903" w:type="pct"/>
          </w:tcPr>
          <w:p w14:paraId="59A9AE36" w14:textId="14F704B2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5D8D231C" w14:textId="637BE260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IntIC, Proc</w:t>
            </w:r>
          </w:p>
        </w:tc>
        <w:tc>
          <w:tcPr>
            <w:tcW w:w="893" w:type="pct"/>
          </w:tcPr>
          <w:p w14:paraId="0A88CCAE" w14:textId="22A8622E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3D20EB14" w14:textId="30CB485E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2E73D20" w14:textId="01A406D5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2F7EF9DC" w14:textId="77777777" w:rsidTr="00E9757E">
        <w:tc>
          <w:tcPr>
            <w:tcW w:w="454" w:type="pct"/>
          </w:tcPr>
          <w:p w14:paraId="415E3FBF" w14:textId="0CA6D433" w:rsidR="0062142B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51</w:t>
            </w:r>
          </w:p>
        </w:tc>
        <w:tc>
          <w:tcPr>
            <w:tcW w:w="903" w:type="pct"/>
          </w:tcPr>
          <w:p w14:paraId="57C069B6" w14:textId="7727728E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0BA45778" w14:textId="3F62A89C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IntIC, ProcV</w:t>
            </w:r>
          </w:p>
        </w:tc>
        <w:tc>
          <w:tcPr>
            <w:tcW w:w="893" w:type="pct"/>
          </w:tcPr>
          <w:p w14:paraId="3ABC3CBC" w14:textId="46EB4402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272BD3B" w14:textId="4A9CEAAD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66D25E77" w14:textId="00E3C28C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4528ED83" w14:textId="77777777" w:rsidTr="00E9757E">
        <w:tc>
          <w:tcPr>
            <w:tcW w:w="454" w:type="pct"/>
          </w:tcPr>
          <w:p w14:paraId="354445B6" w14:textId="3CAB2437" w:rsidR="0062142B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52</w:t>
            </w:r>
          </w:p>
        </w:tc>
        <w:tc>
          <w:tcPr>
            <w:tcW w:w="903" w:type="pct"/>
          </w:tcPr>
          <w:p w14:paraId="17333A53" w14:textId="0C992408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23514883" w14:textId="6A0801DF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IntIC, AIHICDC</w:t>
            </w:r>
          </w:p>
        </w:tc>
        <w:tc>
          <w:tcPr>
            <w:tcW w:w="893" w:type="pct"/>
          </w:tcPr>
          <w:p w14:paraId="00579293" w14:textId="503CC657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3A9EC1BB" w14:textId="4691DAE3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777B02D7" w14:textId="648703CA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2EBBF3F7" w14:textId="77777777" w:rsidTr="00E9757E">
        <w:tc>
          <w:tcPr>
            <w:tcW w:w="454" w:type="pct"/>
          </w:tcPr>
          <w:p w14:paraId="4E2C9AB9" w14:textId="2AA9479B" w:rsidR="0062142B" w:rsidRPr="00D826F4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3</w:t>
            </w:r>
          </w:p>
        </w:tc>
        <w:tc>
          <w:tcPr>
            <w:tcW w:w="903" w:type="pct"/>
          </w:tcPr>
          <w:p w14:paraId="203886C6" w14:textId="3B2CDC60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33970C0F" w14:textId="430F2B43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S, CobAB</w:t>
            </w:r>
          </w:p>
        </w:tc>
        <w:tc>
          <w:tcPr>
            <w:tcW w:w="893" w:type="pct"/>
          </w:tcPr>
          <w:p w14:paraId="44B662C8" w14:textId="37FB81C2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23F86980" w14:textId="46ADAFD7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0BF41AFC" w14:textId="103FA612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7AD49B09" w14:textId="77777777" w:rsidTr="00E9757E">
        <w:tc>
          <w:tcPr>
            <w:tcW w:w="454" w:type="pct"/>
          </w:tcPr>
          <w:p w14:paraId="7B8B09F7" w14:textId="74D2C7A5" w:rsidR="0062142B" w:rsidRPr="00D826F4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5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903" w:type="pct"/>
          </w:tcPr>
          <w:p w14:paraId="200A54A0" w14:textId="5541ED3E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475D3665" w14:textId="5D37375E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S, Proc</w:t>
            </w:r>
          </w:p>
        </w:tc>
        <w:tc>
          <w:tcPr>
            <w:tcW w:w="893" w:type="pct"/>
          </w:tcPr>
          <w:p w14:paraId="5DFCAA57" w14:textId="2A53F4CE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11FA9CA" w14:textId="71E34CA3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76C19095" w14:textId="38000632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3B7B240D" w14:textId="77777777" w:rsidTr="00E9757E">
        <w:tc>
          <w:tcPr>
            <w:tcW w:w="454" w:type="pct"/>
          </w:tcPr>
          <w:p w14:paraId="494CB2A9" w14:textId="73FA851A" w:rsidR="0062142B" w:rsidRPr="00D826F4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5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903" w:type="pct"/>
          </w:tcPr>
          <w:p w14:paraId="1E6EEA1E" w14:textId="6CD12796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201849E2" w14:textId="2EE88A1F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S, ProcV</w:t>
            </w:r>
          </w:p>
        </w:tc>
        <w:tc>
          <w:tcPr>
            <w:tcW w:w="893" w:type="pct"/>
          </w:tcPr>
          <w:p w14:paraId="5ED7136E" w14:textId="2A079F01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7C1142DE" w14:textId="016BB7BE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D3F2BAB" w14:textId="1C74A75A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046DF394" w14:textId="77777777" w:rsidTr="00E9757E">
        <w:tc>
          <w:tcPr>
            <w:tcW w:w="454" w:type="pct"/>
          </w:tcPr>
          <w:p w14:paraId="7E22D3E5" w14:textId="4244EB6F" w:rsidR="0062142B" w:rsidRPr="00D826F4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5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6</w:t>
            </w:r>
          </w:p>
        </w:tc>
        <w:tc>
          <w:tcPr>
            <w:tcW w:w="903" w:type="pct"/>
          </w:tcPr>
          <w:p w14:paraId="1927FBD8" w14:textId="6908C818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2DF5467E" w14:textId="10F11CE2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S, AIHICDC</w:t>
            </w:r>
          </w:p>
        </w:tc>
        <w:tc>
          <w:tcPr>
            <w:tcW w:w="893" w:type="pct"/>
          </w:tcPr>
          <w:p w14:paraId="359E0C04" w14:textId="0CEDCD9E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B3FD0CB" w14:textId="19F5CCC4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2A39BF55" w14:textId="05BD2EAF" w:rsidR="0062142B" w:rsidRPr="00B64BC9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70000DE1" w14:textId="77777777" w:rsidTr="00E9757E">
        <w:tc>
          <w:tcPr>
            <w:tcW w:w="454" w:type="pct"/>
          </w:tcPr>
          <w:p w14:paraId="09262420" w14:textId="45B49AE2" w:rsidR="0062142B" w:rsidRPr="00D826F4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5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7</w:t>
            </w:r>
          </w:p>
        </w:tc>
        <w:tc>
          <w:tcPr>
            <w:tcW w:w="903" w:type="pct"/>
          </w:tcPr>
          <w:p w14:paraId="17448B50" w14:textId="3CA6A97E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3BA12B91" w14:textId="60C114FF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CobAB, Proc</w:t>
            </w:r>
          </w:p>
        </w:tc>
        <w:tc>
          <w:tcPr>
            <w:tcW w:w="893" w:type="pct"/>
          </w:tcPr>
          <w:p w14:paraId="311139A9" w14:textId="6A4F6CC0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7CDDD604" w14:textId="040BF418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65685E8C" w14:textId="599FF73D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2D466D38" w14:textId="77777777" w:rsidTr="00E9757E">
        <w:tc>
          <w:tcPr>
            <w:tcW w:w="454" w:type="pct"/>
          </w:tcPr>
          <w:p w14:paraId="4D215597" w14:textId="6EAC022C" w:rsidR="0062142B" w:rsidRPr="00B60F56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58</w:t>
            </w:r>
          </w:p>
        </w:tc>
        <w:tc>
          <w:tcPr>
            <w:tcW w:w="903" w:type="pct"/>
          </w:tcPr>
          <w:p w14:paraId="12DD6E94" w14:textId="57DC4A3E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53E7ECBF" w14:textId="39191AE5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CobAB, ProcV</w:t>
            </w:r>
          </w:p>
        </w:tc>
        <w:tc>
          <w:tcPr>
            <w:tcW w:w="893" w:type="pct"/>
          </w:tcPr>
          <w:p w14:paraId="03723215" w14:textId="13298C06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EF8092C" w14:textId="3BED8AF0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1C84CA02" w14:textId="22F7DAFA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33D20B61" w14:textId="77777777" w:rsidTr="00E9757E">
        <w:tc>
          <w:tcPr>
            <w:tcW w:w="454" w:type="pct"/>
          </w:tcPr>
          <w:p w14:paraId="01D8C38E" w14:textId="19986EBB" w:rsidR="0062142B" w:rsidRPr="00B60F56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59</w:t>
            </w:r>
          </w:p>
        </w:tc>
        <w:tc>
          <w:tcPr>
            <w:tcW w:w="903" w:type="pct"/>
          </w:tcPr>
          <w:p w14:paraId="73D2D9A0" w14:textId="07DCC179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7AF3D46C" w14:textId="3AF6E1A6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CobAB, AIHICDC</w:t>
            </w:r>
          </w:p>
        </w:tc>
        <w:tc>
          <w:tcPr>
            <w:tcW w:w="893" w:type="pct"/>
          </w:tcPr>
          <w:p w14:paraId="77292965" w14:textId="2C3B7AF7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125F2C5" w14:textId="00E93186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27DF1269" w14:textId="0D1D825A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3C187F3D" w14:textId="77777777" w:rsidTr="00E9757E">
        <w:tc>
          <w:tcPr>
            <w:tcW w:w="454" w:type="pct"/>
          </w:tcPr>
          <w:p w14:paraId="1C0B674A" w14:textId="401E71AA" w:rsidR="0062142B" w:rsidRPr="00B60F56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60</w:t>
            </w:r>
          </w:p>
        </w:tc>
        <w:tc>
          <w:tcPr>
            <w:tcW w:w="903" w:type="pct"/>
          </w:tcPr>
          <w:p w14:paraId="7C8631F2" w14:textId="6AFB6A39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433711FA" w14:textId="4A26FE99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Proc, ProcV</w:t>
            </w:r>
          </w:p>
        </w:tc>
        <w:tc>
          <w:tcPr>
            <w:tcW w:w="893" w:type="pct"/>
          </w:tcPr>
          <w:p w14:paraId="32B98C32" w14:textId="55021104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134434FB" w14:textId="4B53B3B3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AB13A5B" w14:textId="6521AD6C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5D40B358" w14:textId="77777777" w:rsidTr="00E9757E">
        <w:tc>
          <w:tcPr>
            <w:tcW w:w="454" w:type="pct"/>
          </w:tcPr>
          <w:p w14:paraId="12D61A42" w14:textId="5806E871" w:rsidR="0062142B" w:rsidRPr="00B60F56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61</w:t>
            </w:r>
          </w:p>
        </w:tc>
        <w:tc>
          <w:tcPr>
            <w:tcW w:w="903" w:type="pct"/>
          </w:tcPr>
          <w:p w14:paraId="3ABA1A50" w14:textId="1C101996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10903BB8" w14:textId="30B23D80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Proc, AIHICDC</w:t>
            </w:r>
          </w:p>
        </w:tc>
        <w:tc>
          <w:tcPr>
            <w:tcW w:w="893" w:type="pct"/>
          </w:tcPr>
          <w:p w14:paraId="084FAE5B" w14:textId="40EE1F35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73E0887C" w14:textId="0A300794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07E0FC6E" w14:textId="6F9F6BA4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777A29E5" w14:textId="77777777" w:rsidTr="00E9757E">
        <w:tc>
          <w:tcPr>
            <w:tcW w:w="454" w:type="pct"/>
          </w:tcPr>
          <w:p w14:paraId="162D1754" w14:textId="51F1593B" w:rsidR="0062142B" w:rsidRPr="00B60F56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62</w:t>
            </w:r>
          </w:p>
        </w:tc>
        <w:tc>
          <w:tcPr>
            <w:tcW w:w="903" w:type="pct"/>
          </w:tcPr>
          <w:p w14:paraId="5AE4BB9E" w14:textId="32F90094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13FE8EE4" w14:textId="159806EF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ProcV, AIHICDC</w:t>
            </w:r>
          </w:p>
        </w:tc>
        <w:tc>
          <w:tcPr>
            <w:tcW w:w="893" w:type="pct"/>
          </w:tcPr>
          <w:p w14:paraId="27BC8949" w14:textId="044EB826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6EB81CD" w14:textId="5AFB3B8E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13DF4581" w14:textId="7328A7CD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0434A589" w14:textId="77777777" w:rsidTr="00E9757E">
        <w:tc>
          <w:tcPr>
            <w:tcW w:w="454" w:type="pct"/>
          </w:tcPr>
          <w:p w14:paraId="24A633B3" w14:textId="79BA4EEB" w:rsidR="0062142B" w:rsidRPr="00B60F56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63</w:t>
            </w:r>
          </w:p>
        </w:tc>
        <w:tc>
          <w:tcPr>
            <w:tcW w:w="903" w:type="pct"/>
          </w:tcPr>
          <w:p w14:paraId="171A1719" w14:textId="7B72797D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5EF4CEFB" w14:textId="71ABB4CE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Chagas, Sentinela, Acesso</w:t>
            </w:r>
          </w:p>
        </w:tc>
        <w:tc>
          <w:tcPr>
            <w:tcW w:w="893" w:type="pct"/>
          </w:tcPr>
          <w:p w14:paraId="70B55629" w14:textId="6344418A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77B76112" w14:textId="4C932AF7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5113EB3F" w14:textId="44E42BC8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34D58357" w14:textId="77777777" w:rsidTr="00E9757E">
        <w:tc>
          <w:tcPr>
            <w:tcW w:w="454" w:type="pct"/>
          </w:tcPr>
          <w:p w14:paraId="72BF1D7B" w14:textId="007080A3" w:rsidR="0062142B" w:rsidRPr="00B60F56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64</w:t>
            </w:r>
          </w:p>
        </w:tc>
        <w:tc>
          <w:tcPr>
            <w:tcW w:w="903" w:type="pct"/>
          </w:tcPr>
          <w:p w14:paraId="28DAF80A" w14:textId="77038CAF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736A50F3" w14:textId="5E38FA81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J, MortV</w:t>
            </w:r>
          </w:p>
        </w:tc>
        <w:tc>
          <w:tcPr>
            <w:tcW w:w="893" w:type="pct"/>
          </w:tcPr>
          <w:p w14:paraId="50B078C1" w14:textId="4AEEFFA7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1D157555" w14:textId="4DD28CDF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5B4302F6" w14:textId="217333BC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20542084" w14:textId="77777777" w:rsidTr="00E9757E">
        <w:tc>
          <w:tcPr>
            <w:tcW w:w="454" w:type="pct"/>
          </w:tcPr>
          <w:p w14:paraId="7E1C70A0" w14:textId="5B947C47" w:rsidR="0062142B" w:rsidRPr="00B60F56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65</w:t>
            </w:r>
          </w:p>
        </w:tc>
        <w:tc>
          <w:tcPr>
            <w:tcW w:w="903" w:type="pct"/>
          </w:tcPr>
          <w:p w14:paraId="2419AA08" w14:textId="6A70867C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079CAAC9" w14:textId="79E422F4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J, IntDC</w:t>
            </w:r>
          </w:p>
        </w:tc>
        <w:tc>
          <w:tcPr>
            <w:tcW w:w="893" w:type="pct"/>
          </w:tcPr>
          <w:p w14:paraId="20508523" w14:textId="401DD7A9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C105852" w14:textId="53E75352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2A191C01" w14:textId="6C746453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2AEE79AB" w14:textId="77777777" w:rsidTr="00E9757E">
        <w:tc>
          <w:tcPr>
            <w:tcW w:w="454" w:type="pct"/>
          </w:tcPr>
          <w:p w14:paraId="56702CBC" w14:textId="4839C7CD" w:rsidR="0062142B" w:rsidRPr="00B60F56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66</w:t>
            </w:r>
          </w:p>
        </w:tc>
        <w:tc>
          <w:tcPr>
            <w:tcW w:w="903" w:type="pct"/>
          </w:tcPr>
          <w:p w14:paraId="28711EC3" w14:textId="6BB2E2DB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16B5D8FD" w14:textId="48B5CE2A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J, IntIC</w:t>
            </w:r>
          </w:p>
        </w:tc>
        <w:tc>
          <w:tcPr>
            <w:tcW w:w="893" w:type="pct"/>
          </w:tcPr>
          <w:p w14:paraId="59521396" w14:textId="01B2FC99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3CC64BBE" w14:textId="4A913D2B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1E54813B" w14:textId="40E46E52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3492B14C" w14:textId="77777777" w:rsidTr="00E9757E">
        <w:tc>
          <w:tcPr>
            <w:tcW w:w="454" w:type="pct"/>
          </w:tcPr>
          <w:p w14:paraId="19BE68AB" w14:textId="16690626" w:rsidR="0062142B" w:rsidRPr="00B60F56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67</w:t>
            </w:r>
          </w:p>
        </w:tc>
        <w:tc>
          <w:tcPr>
            <w:tcW w:w="903" w:type="pct"/>
          </w:tcPr>
          <w:p w14:paraId="38C22FE7" w14:textId="561DA8C9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0CB48B36" w14:textId="4AE0FDB6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J, MortS</w:t>
            </w:r>
          </w:p>
        </w:tc>
        <w:tc>
          <w:tcPr>
            <w:tcW w:w="893" w:type="pct"/>
          </w:tcPr>
          <w:p w14:paraId="054D4560" w14:textId="34720F07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06B348B" w14:textId="16B74634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2BCB629B" w14:textId="100CF762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3E2B0A0E" w14:textId="77777777" w:rsidTr="00E9757E">
        <w:tc>
          <w:tcPr>
            <w:tcW w:w="454" w:type="pct"/>
          </w:tcPr>
          <w:p w14:paraId="7AA87F8B" w14:textId="5C7B30CF" w:rsidR="0062142B" w:rsidRPr="00B60F56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68</w:t>
            </w:r>
          </w:p>
        </w:tc>
        <w:tc>
          <w:tcPr>
            <w:tcW w:w="903" w:type="pct"/>
          </w:tcPr>
          <w:p w14:paraId="2D31F245" w14:textId="7D0C569A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7027F92F" w14:textId="5D63573E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J, CobAB</w:t>
            </w:r>
          </w:p>
        </w:tc>
        <w:tc>
          <w:tcPr>
            <w:tcW w:w="893" w:type="pct"/>
          </w:tcPr>
          <w:p w14:paraId="488F8226" w14:textId="4716C4C2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480D23B" w14:textId="4F871B25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1D0E06E4" w14:textId="0D293E06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156DFE1D" w14:textId="77777777" w:rsidTr="00E9757E">
        <w:tc>
          <w:tcPr>
            <w:tcW w:w="454" w:type="pct"/>
          </w:tcPr>
          <w:p w14:paraId="142DA1E4" w14:textId="023D2F05" w:rsidR="0062142B" w:rsidRPr="00B60F56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69</w:t>
            </w:r>
          </w:p>
        </w:tc>
        <w:tc>
          <w:tcPr>
            <w:tcW w:w="903" w:type="pct"/>
          </w:tcPr>
          <w:p w14:paraId="35A86366" w14:textId="00418732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17FA030B" w14:textId="6CEC3B5E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J, Proc</w:t>
            </w:r>
          </w:p>
        </w:tc>
        <w:tc>
          <w:tcPr>
            <w:tcW w:w="893" w:type="pct"/>
          </w:tcPr>
          <w:p w14:paraId="6D537F4E" w14:textId="3DAE6A72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3747CA06" w14:textId="6736773F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581E173A" w14:textId="2F8991F1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002E1EB0" w14:textId="77777777" w:rsidTr="00E9757E">
        <w:tc>
          <w:tcPr>
            <w:tcW w:w="454" w:type="pct"/>
          </w:tcPr>
          <w:p w14:paraId="37BA638C" w14:textId="4BB08D29" w:rsidR="0062142B" w:rsidRPr="00B60F56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70</w:t>
            </w:r>
          </w:p>
        </w:tc>
        <w:tc>
          <w:tcPr>
            <w:tcW w:w="903" w:type="pct"/>
          </w:tcPr>
          <w:p w14:paraId="0489B081" w14:textId="4F244A17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3144F2A5" w14:textId="3E3B3949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J, ProcV</w:t>
            </w:r>
          </w:p>
        </w:tc>
        <w:tc>
          <w:tcPr>
            <w:tcW w:w="893" w:type="pct"/>
          </w:tcPr>
          <w:p w14:paraId="3D1D7D1B" w14:textId="011172B3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2F55547E" w14:textId="1569F3F4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77973DE3" w14:textId="1CC09097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5C42848F" w14:textId="77777777" w:rsidTr="00E9757E">
        <w:tc>
          <w:tcPr>
            <w:tcW w:w="454" w:type="pct"/>
          </w:tcPr>
          <w:p w14:paraId="045BE4BD" w14:textId="2277B1A2" w:rsidR="0062142B" w:rsidRPr="00B60F56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71</w:t>
            </w:r>
          </w:p>
        </w:tc>
        <w:tc>
          <w:tcPr>
            <w:tcW w:w="903" w:type="pct"/>
          </w:tcPr>
          <w:p w14:paraId="5462CCE0" w14:textId="64E65B98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6D5A87A6" w14:textId="7454C034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J, AIHICDC</w:t>
            </w:r>
          </w:p>
        </w:tc>
        <w:tc>
          <w:tcPr>
            <w:tcW w:w="893" w:type="pct"/>
          </w:tcPr>
          <w:p w14:paraId="4512CFEF" w14:textId="725E7549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7DBFDB90" w14:textId="2CC66F07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4457180D" w14:textId="539E1C9C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50EE5496" w14:textId="77777777" w:rsidTr="00E9757E">
        <w:tc>
          <w:tcPr>
            <w:tcW w:w="454" w:type="pct"/>
          </w:tcPr>
          <w:p w14:paraId="7EE459FB" w14:textId="73BC67EF" w:rsidR="0062142B" w:rsidRPr="00B60F56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72</w:t>
            </w:r>
          </w:p>
        </w:tc>
        <w:tc>
          <w:tcPr>
            <w:tcW w:w="903" w:type="pct"/>
          </w:tcPr>
          <w:p w14:paraId="195CF1F0" w14:textId="1DEC1ECF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1DBA527D" w14:textId="06669CBB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V, IntDC</w:t>
            </w:r>
          </w:p>
        </w:tc>
        <w:tc>
          <w:tcPr>
            <w:tcW w:w="893" w:type="pct"/>
          </w:tcPr>
          <w:p w14:paraId="0FFB5822" w14:textId="299767E2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3870D835" w14:textId="30791A8D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5C234A82" w14:textId="30FC57B5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48191481" w14:textId="77777777" w:rsidTr="00E9757E">
        <w:tc>
          <w:tcPr>
            <w:tcW w:w="454" w:type="pct"/>
          </w:tcPr>
          <w:p w14:paraId="622FE5E4" w14:textId="5BBD9557" w:rsidR="0062142B" w:rsidRPr="00B60F56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73</w:t>
            </w:r>
          </w:p>
        </w:tc>
        <w:tc>
          <w:tcPr>
            <w:tcW w:w="903" w:type="pct"/>
          </w:tcPr>
          <w:p w14:paraId="62934F24" w14:textId="13171B9A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485006D2" w14:textId="788A931F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V, IntIC</w:t>
            </w:r>
          </w:p>
        </w:tc>
        <w:tc>
          <w:tcPr>
            <w:tcW w:w="893" w:type="pct"/>
          </w:tcPr>
          <w:p w14:paraId="412291F6" w14:textId="773B0498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64664E1" w14:textId="2E2C30A2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598F5C3" w14:textId="7052829A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6FC0CAB4" w14:textId="77777777" w:rsidTr="00E9757E">
        <w:tc>
          <w:tcPr>
            <w:tcW w:w="454" w:type="pct"/>
          </w:tcPr>
          <w:p w14:paraId="05346A77" w14:textId="2869404A" w:rsidR="0062142B" w:rsidRPr="00B60F56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74</w:t>
            </w:r>
          </w:p>
        </w:tc>
        <w:tc>
          <w:tcPr>
            <w:tcW w:w="903" w:type="pct"/>
          </w:tcPr>
          <w:p w14:paraId="46E5034A" w14:textId="68D4118D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5ABC003A" w14:textId="2AB230AE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V, MortS</w:t>
            </w:r>
          </w:p>
        </w:tc>
        <w:tc>
          <w:tcPr>
            <w:tcW w:w="893" w:type="pct"/>
          </w:tcPr>
          <w:p w14:paraId="7961A2CF" w14:textId="1102509D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31AFD510" w14:textId="20DB62DD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418D9603" w14:textId="1B6C8B3C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7F978123" w14:textId="77777777" w:rsidTr="00E9757E">
        <w:tc>
          <w:tcPr>
            <w:tcW w:w="454" w:type="pct"/>
          </w:tcPr>
          <w:p w14:paraId="522D3E85" w14:textId="2E263332" w:rsidR="0062142B" w:rsidRPr="00B60F56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75</w:t>
            </w:r>
          </w:p>
        </w:tc>
        <w:tc>
          <w:tcPr>
            <w:tcW w:w="903" w:type="pct"/>
          </w:tcPr>
          <w:p w14:paraId="2CC45A25" w14:textId="0A86DA10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03C31184" w14:textId="72684391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V, CobAB</w:t>
            </w:r>
          </w:p>
        </w:tc>
        <w:tc>
          <w:tcPr>
            <w:tcW w:w="893" w:type="pct"/>
          </w:tcPr>
          <w:p w14:paraId="6D83A0C9" w14:textId="24F514E1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DBC22D2" w14:textId="692EB14F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6590D064" w14:textId="3F551F08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196E1787" w14:textId="77777777" w:rsidTr="00E9757E">
        <w:tc>
          <w:tcPr>
            <w:tcW w:w="454" w:type="pct"/>
          </w:tcPr>
          <w:p w14:paraId="724222BC" w14:textId="3F944EFF" w:rsidR="0062142B" w:rsidRPr="00B60F56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76</w:t>
            </w:r>
          </w:p>
        </w:tc>
        <w:tc>
          <w:tcPr>
            <w:tcW w:w="903" w:type="pct"/>
          </w:tcPr>
          <w:p w14:paraId="6E3B6C6C" w14:textId="37A7655A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78BB5B40" w14:textId="2BE809EF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V, Proc</w:t>
            </w:r>
          </w:p>
        </w:tc>
        <w:tc>
          <w:tcPr>
            <w:tcW w:w="893" w:type="pct"/>
          </w:tcPr>
          <w:p w14:paraId="46A8955E" w14:textId="7FD1E04D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C771F60" w14:textId="3196D8F1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10FB72C1" w14:textId="030D6FD8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68D0337D" w14:textId="77777777" w:rsidTr="00E9757E">
        <w:tc>
          <w:tcPr>
            <w:tcW w:w="454" w:type="pct"/>
          </w:tcPr>
          <w:p w14:paraId="2F895F79" w14:textId="3588603A" w:rsidR="0062142B" w:rsidRPr="00B60F56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77</w:t>
            </w:r>
          </w:p>
        </w:tc>
        <w:tc>
          <w:tcPr>
            <w:tcW w:w="903" w:type="pct"/>
          </w:tcPr>
          <w:p w14:paraId="44207F19" w14:textId="4BE051BC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2DB8A944" w14:textId="77AC80C5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V, ProcV</w:t>
            </w:r>
          </w:p>
        </w:tc>
        <w:tc>
          <w:tcPr>
            <w:tcW w:w="893" w:type="pct"/>
          </w:tcPr>
          <w:p w14:paraId="20425E9C" w14:textId="2FD4FFDA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2D345666" w14:textId="19681275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4BE344B8" w14:textId="4898D830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23F76876" w14:textId="77777777" w:rsidTr="00E9757E">
        <w:tc>
          <w:tcPr>
            <w:tcW w:w="454" w:type="pct"/>
          </w:tcPr>
          <w:p w14:paraId="16542ACA" w14:textId="2AAA806E" w:rsidR="0062142B" w:rsidRPr="00B60F56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78</w:t>
            </w:r>
          </w:p>
        </w:tc>
        <w:tc>
          <w:tcPr>
            <w:tcW w:w="903" w:type="pct"/>
          </w:tcPr>
          <w:p w14:paraId="35FA3BD5" w14:textId="6A0DD160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5BD639E9" w14:textId="2F2652C7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V, AIHICDC</w:t>
            </w:r>
          </w:p>
        </w:tc>
        <w:tc>
          <w:tcPr>
            <w:tcW w:w="893" w:type="pct"/>
          </w:tcPr>
          <w:p w14:paraId="44789030" w14:textId="6C425C48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0405488" w14:textId="48DB14A4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1EF7D01B" w14:textId="17B3B35E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78C42B8E" w14:textId="77777777" w:rsidTr="00E9757E">
        <w:tc>
          <w:tcPr>
            <w:tcW w:w="454" w:type="pct"/>
          </w:tcPr>
          <w:p w14:paraId="656F49BC" w14:textId="63F4E42E" w:rsidR="0062142B" w:rsidRPr="00B60F56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79</w:t>
            </w:r>
          </w:p>
        </w:tc>
        <w:tc>
          <w:tcPr>
            <w:tcW w:w="903" w:type="pct"/>
          </w:tcPr>
          <w:p w14:paraId="796CAD73" w14:textId="44E29A0B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59471427" w14:textId="443C6FF6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IntDC, IntIC</w:t>
            </w:r>
          </w:p>
        </w:tc>
        <w:tc>
          <w:tcPr>
            <w:tcW w:w="893" w:type="pct"/>
          </w:tcPr>
          <w:p w14:paraId="16DD1448" w14:textId="5DA013A5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3A5FC827" w14:textId="611E94A1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078E4A47" w14:textId="6D38CFB5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62142B" w:rsidRPr="00B64BC9" w14:paraId="1F66D11F" w14:textId="77777777" w:rsidTr="00E9757E">
        <w:tc>
          <w:tcPr>
            <w:tcW w:w="454" w:type="pct"/>
          </w:tcPr>
          <w:p w14:paraId="18C7D568" w14:textId="3785502F" w:rsidR="0062142B" w:rsidRPr="00B60F56" w:rsidRDefault="0062142B" w:rsidP="0062142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80</w:t>
            </w:r>
          </w:p>
        </w:tc>
        <w:tc>
          <w:tcPr>
            <w:tcW w:w="903" w:type="pct"/>
          </w:tcPr>
          <w:p w14:paraId="4552C322" w14:textId="1061F79D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1314CCB7" w14:textId="19650207" w:rsidR="0062142B" w:rsidRPr="002D4E5E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IntDC, MortS</w:t>
            </w:r>
          </w:p>
        </w:tc>
        <w:tc>
          <w:tcPr>
            <w:tcW w:w="893" w:type="pct"/>
          </w:tcPr>
          <w:p w14:paraId="1FFE4866" w14:textId="530B7EAA" w:rsidR="0062142B" w:rsidRPr="003C6603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792C2234" w14:textId="7B071B77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2D292B17" w14:textId="5AB5B105" w:rsidR="0062142B" w:rsidRDefault="0062142B" w:rsidP="0062142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</w:tbl>
    <w:p w14:paraId="3C84D097" w14:textId="77777777" w:rsidR="00E9757E" w:rsidRDefault="00E9757E" w:rsidP="00E9757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D09B2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lastRenderedPageBreak/>
        <w:t>Tabela S</w:t>
      </w:r>
      <w:r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t>9</w:t>
      </w:r>
      <w:r w:rsidRPr="000D09B2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t>.</w:t>
      </w:r>
      <w:r w:rsidRPr="000D09B2"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F34803">
        <w:rPr>
          <w:rFonts w:ascii="Times New Roman" w:hAnsi="Times New Roman" w:cs="Times New Roman"/>
          <w:i/>
          <w:iCs/>
          <w:sz w:val="24"/>
          <w:szCs w:val="24"/>
        </w:rPr>
        <w:t>ontinuação</w:t>
      </w:r>
    </w:p>
    <w:tbl>
      <w:tblPr>
        <w:tblStyle w:val="Tabelacomgrade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1"/>
        <w:gridCol w:w="1711"/>
        <w:gridCol w:w="2317"/>
        <w:gridCol w:w="1949"/>
        <w:gridCol w:w="1628"/>
        <w:gridCol w:w="1405"/>
      </w:tblGrid>
      <w:tr w:rsidR="000D09B2" w:rsidRPr="00B64BC9" w14:paraId="02E0E6A7" w14:textId="77777777" w:rsidTr="00A537DB"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167DD04" w14:textId="77777777" w:rsidR="000D09B2" w:rsidRPr="00B64BC9" w:rsidRDefault="000D09B2" w:rsidP="00A537DB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odel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896AC1B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respost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75576DB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explicativ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4BD6A61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de controle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1A6D545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ipo de model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8507D3A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istribuição</w:t>
            </w:r>
          </w:p>
        </w:tc>
      </w:tr>
      <w:tr w:rsidR="00E9757E" w:rsidRPr="00B64BC9" w14:paraId="43161AE7" w14:textId="77777777" w:rsidTr="006E1AFE">
        <w:tc>
          <w:tcPr>
            <w:tcW w:w="0" w:type="auto"/>
          </w:tcPr>
          <w:p w14:paraId="7FADFE7E" w14:textId="77777777" w:rsidR="00E9757E" w:rsidRPr="003E0B82" w:rsidRDefault="00E9757E" w:rsidP="006E1AF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81</w:t>
            </w:r>
          </w:p>
        </w:tc>
        <w:tc>
          <w:tcPr>
            <w:tcW w:w="0" w:type="auto"/>
          </w:tcPr>
          <w:p w14:paraId="51092FEB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688025DB" w14:textId="77777777" w:rsidR="00E9757E" w:rsidRPr="002D4E5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IntDC, CobAB</w:t>
            </w:r>
          </w:p>
        </w:tc>
        <w:tc>
          <w:tcPr>
            <w:tcW w:w="0" w:type="auto"/>
          </w:tcPr>
          <w:p w14:paraId="17393A72" w14:textId="77777777" w:rsidR="00E9757E" w:rsidRPr="003C6603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0983F2DF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609051E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47032E23" w14:textId="77777777" w:rsidTr="006E1AFE">
        <w:tc>
          <w:tcPr>
            <w:tcW w:w="0" w:type="auto"/>
          </w:tcPr>
          <w:p w14:paraId="4212E2F0" w14:textId="77777777" w:rsidR="00E9757E" w:rsidRPr="003E0B82" w:rsidRDefault="00E9757E" w:rsidP="006E1AF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82</w:t>
            </w:r>
          </w:p>
        </w:tc>
        <w:tc>
          <w:tcPr>
            <w:tcW w:w="0" w:type="auto"/>
          </w:tcPr>
          <w:p w14:paraId="6998F4EA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BF8AC25" w14:textId="77777777" w:rsidR="00E9757E" w:rsidRPr="002D4E5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IntDC, Proc</w:t>
            </w:r>
          </w:p>
        </w:tc>
        <w:tc>
          <w:tcPr>
            <w:tcW w:w="0" w:type="auto"/>
          </w:tcPr>
          <w:p w14:paraId="7DF0D9EF" w14:textId="77777777" w:rsidR="00E9757E" w:rsidRPr="003C6603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1BE5A581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540B0D1F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3FEEAA6B" w14:textId="77777777" w:rsidTr="006E1AFE">
        <w:tc>
          <w:tcPr>
            <w:tcW w:w="0" w:type="auto"/>
          </w:tcPr>
          <w:p w14:paraId="600DC051" w14:textId="77777777" w:rsidR="00E9757E" w:rsidRPr="003E0B82" w:rsidRDefault="00E9757E" w:rsidP="006E1AF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83</w:t>
            </w:r>
          </w:p>
        </w:tc>
        <w:tc>
          <w:tcPr>
            <w:tcW w:w="0" w:type="auto"/>
          </w:tcPr>
          <w:p w14:paraId="0A97C7D5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BD9F923" w14:textId="77777777" w:rsidR="00E9757E" w:rsidRPr="002D4E5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IntDC, ProcV</w:t>
            </w:r>
          </w:p>
        </w:tc>
        <w:tc>
          <w:tcPr>
            <w:tcW w:w="0" w:type="auto"/>
          </w:tcPr>
          <w:p w14:paraId="7437ADD8" w14:textId="77777777" w:rsidR="00E9757E" w:rsidRPr="003C6603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17153AAC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4788E0F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33EDCCAE" w14:textId="77777777" w:rsidTr="006E1AFE">
        <w:tc>
          <w:tcPr>
            <w:tcW w:w="0" w:type="auto"/>
          </w:tcPr>
          <w:p w14:paraId="420CA3F6" w14:textId="77777777" w:rsidR="00E9757E" w:rsidRPr="003E0B82" w:rsidRDefault="00E9757E" w:rsidP="006E1AF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84</w:t>
            </w:r>
          </w:p>
        </w:tc>
        <w:tc>
          <w:tcPr>
            <w:tcW w:w="0" w:type="auto"/>
          </w:tcPr>
          <w:p w14:paraId="79FAED14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A661ADE" w14:textId="77777777" w:rsidR="00E9757E" w:rsidRPr="002D4E5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IntDC, AIHICDC</w:t>
            </w:r>
          </w:p>
        </w:tc>
        <w:tc>
          <w:tcPr>
            <w:tcW w:w="0" w:type="auto"/>
          </w:tcPr>
          <w:p w14:paraId="2A218134" w14:textId="77777777" w:rsidR="00E9757E" w:rsidRPr="003C6603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2667776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1001E654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68DB47DA" w14:textId="77777777" w:rsidTr="006E1AFE">
        <w:tc>
          <w:tcPr>
            <w:tcW w:w="0" w:type="auto"/>
          </w:tcPr>
          <w:p w14:paraId="44D1F079" w14:textId="77777777" w:rsidR="00E9757E" w:rsidRPr="003E0B82" w:rsidRDefault="00E9757E" w:rsidP="006E1AF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85</w:t>
            </w:r>
          </w:p>
        </w:tc>
        <w:tc>
          <w:tcPr>
            <w:tcW w:w="0" w:type="auto"/>
          </w:tcPr>
          <w:p w14:paraId="450333D0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6E794F2" w14:textId="77777777" w:rsidR="00E9757E" w:rsidRPr="002D4E5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IntIC, MortS</w:t>
            </w:r>
          </w:p>
        </w:tc>
        <w:tc>
          <w:tcPr>
            <w:tcW w:w="0" w:type="auto"/>
          </w:tcPr>
          <w:p w14:paraId="1D49CE59" w14:textId="77777777" w:rsidR="00E9757E" w:rsidRPr="003C6603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337DFC48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34428BB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FCE95E3" w14:textId="77777777" w:rsidTr="006E1AFE">
        <w:tc>
          <w:tcPr>
            <w:tcW w:w="0" w:type="auto"/>
          </w:tcPr>
          <w:p w14:paraId="3F605FB2" w14:textId="77777777" w:rsidR="00E9757E" w:rsidRPr="003E0B82" w:rsidRDefault="00E9757E" w:rsidP="006E1AF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86</w:t>
            </w:r>
          </w:p>
        </w:tc>
        <w:tc>
          <w:tcPr>
            <w:tcW w:w="0" w:type="auto"/>
          </w:tcPr>
          <w:p w14:paraId="6F4416EA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22FF463" w14:textId="77777777" w:rsidR="00E9757E" w:rsidRPr="002D4E5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IntIC, CobAB</w:t>
            </w:r>
          </w:p>
        </w:tc>
        <w:tc>
          <w:tcPr>
            <w:tcW w:w="0" w:type="auto"/>
          </w:tcPr>
          <w:p w14:paraId="24BF4AAA" w14:textId="77777777" w:rsidR="00E9757E" w:rsidRPr="003C6603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59A02749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700FF8F4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57AA4A09" w14:textId="77777777" w:rsidTr="006E1AFE">
        <w:tc>
          <w:tcPr>
            <w:tcW w:w="0" w:type="auto"/>
          </w:tcPr>
          <w:p w14:paraId="2358F903" w14:textId="77777777" w:rsidR="00E9757E" w:rsidRPr="003E0B82" w:rsidRDefault="00E9757E" w:rsidP="006E1AF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87</w:t>
            </w:r>
          </w:p>
        </w:tc>
        <w:tc>
          <w:tcPr>
            <w:tcW w:w="0" w:type="auto"/>
          </w:tcPr>
          <w:p w14:paraId="2755AFDF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1D48D84E" w14:textId="77777777" w:rsidR="00E9757E" w:rsidRPr="002D4E5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IntIC, Proc</w:t>
            </w:r>
          </w:p>
        </w:tc>
        <w:tc>
          <w:tcPr>
            <w:tcW w:w="0" w:type="auto"/>
          </w:tcPr>
          <w:p w14:paraId="0E9ED718" w14:textId="77777777" w:rsidR="00E9757E" w:rsidRPr="003C6603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7EAE7461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5B3A414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4A6E559C" w14:textId="77777777" w:rsidTr="006E1AFE">
        <w:tc>
          <w:tcPr>
            <w:tcW w:w="0" w:type="auto"/>
          </w:tcPr>
          <w:p w14:paraId="3AE73301" w14:textId="77777777" w:rsidR="00E9757E" w:rsidRPr="003E0B82" w:rsidRDefault="00E9757E" w:rsidP="006E1AF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88</w:t>
            </w:r>
          </w:p>
        </w:tc>
        <w:tc>
          <w:tcPr>
            <w:tcW w:w="0" w:type="auto"/>
          </w:tcPr>
          <w:p w14:paraId="529C913E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B7CD63B" w14:textId="77777777" w:rsidR="00E9757E" w:rsidRPr="002D4E5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IntIC, ProcV</w:t>
            </w:r>
          </w:p>
        </w:tc>
        <w:tc>
          <w:tcPr>
            <w:tcW w:w="0" w:type="auto"/>
          </w:tcPr>
          <w:p w14:paraId="5F33860D" w14:textId="77777777" w:rsidR="00E9757E" w:rsidRPr="003C6603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56AA7AC9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65355798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67572EB3" w14:textId="77777777" w:rsidTr="006E1AFE">
        <w:tc>
          <w:tcPr>
            <w:tcW w:w="0" w:type="auto"/>
          </w:tcPr>
          <w:p w14:paraId="05D71106" w14:textId="77777777" w:rsidR="00E9757E" w:rsidRPr="003E0B82" w:rsidRDefault="00E9757E" w:rsidP="006E1AF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89</w:t>
            </w:r>
          </w:p>
        </w:tc>
        <w:tc>
          <w:tcPr>
            <w:tcW w:w="0" w:type="auto"/>
          </w:tcPr>
          <w:p w14:paraId="26B4D45F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0243F50A" w14:textId="77777777" w:rsidR="00E9757E" w:rsidRPr="002D4E5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IntIC, AIHICDC</w:t>
            </w:r>
          </w:p>
        </w:tc>
        <w:tc>
          <w:tcPr>
            <w:tcW w:w="0" w:type="auto"/>
          </w:tcPr>
          <w:p w14:paraId="041C40C7" w14:textId="77777777" w:rsidR="00E9757E" w:rsidRPr="003C6603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AEDB1FD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1BD22160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4F672DB9" w14:textId="77777777" w:rsidTr="006E1AFE">
        <w:tc>
          <w:tcPr>
            <w:tcW w:w="0" w:type="auto"/>
          </w:tcPr>
          <w:p w14:paraId="16A7662B" w14:textId="77777777" w:rsidR="00E9757E" w:rsidRPr="003E0B82" w:rsidRDefault="00E9757E" w:rsidP="006E1AF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90</w:t>
            </w:r>
          </w:p>
        </w:tc>
        <w:tc>
          <w:tcPr>
            <w:tcW w:w="0" w:type="auto"/>
          </w:tcPr>
          <w:p w14:paraId="2F072AA2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40FB465E" w14:textId="77777777" w:rsidR="00E9757E" w:rsidRPr="002D4E5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S, CobAB</w:t>
            </w:r>
          </w:p>
        </w:tc>
        <w:tc>
          <w:tcPr>
            <w:tcW w:w="0" w:type="auto"/>
          </w:tcPr>
          <w:p w14:paraId="02C762DD" w14:textId="77777777" w:rsidR="00E9757E" w:rsidRPr="003C6603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36285C2D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565046A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5FADF765" w14:textId="77777777" w:rsidTr="006E1AFE">
        <w:tc>
          <w:tcPr>
            <w:tcW w:w="0" w:type="auto"/>
          </w:tcPr>
          <w:p w14:paraId="4451FC88" w14:textId="77777777" w:rsidR="00E9757E" w:rsidRPr="003E0B82" w:rsidRDefault="00E9757E" w:rsidP="006E1AF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91</w:t>
            </w:r>
          </w:p>
        </w:tc>
        <w:tc>
          <w:tcPr>
            <w:tcW w:w="0" w:type="auto"/>
          </w:tcPr>
          <w:p w14:paraId="1851BD95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12E2BE3F" w14:textId="77777777" w:rsidR="00E9757E" w:rsidRPr="002D4E5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S, Proc</w:t>
            </w:r>
          </w:p>
        </w:tc>
        <w:tc>
          <w:tcPr>
            <w:tcW w:w="0" w:type="auto"/>
          </w:tcPr>
          <w:p w14:paraId="1FA92472" w14:textId="77777777" w:rsidR="00E9757E" w:rsidRPr="003C6603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36E7EDAD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7A95CB87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73FC8ADA" w14:textId="77777777" w:rsidTr="006E1AFE">
        <w:tc>
          <w:tcPr>
            <w:tcW w:w="0" w:type="auto"/>
          </w:tcPr>
          <w:p w14:paraId="2FF8D98D" w14:textId="77777777" w:rsidR="00E9757E" w:rsidRPr="003E0B82" w:rsidRDefault="00E9757E" w:rsidP="006E1AF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92</w:t>
            </w:r>
          </w:p>
        </w:tc>
        <w:tc>
          <w:tcPr>
            <w:tcW w:w="0" w:type="auto"/>
          </w:tcPr>
          <w:p w14:paraId="78BEB35C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46F3D904" w14:textId="77777777" w:rsidR="00E9757E" w:rsidRPr="002D4E5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S, ProcV</w:t>
            </w:r>
          </w:p>
        </w:tc>
        <w:tc>
          <w:tcPr>
            <w:tcW w:w="0" w:type="auto"/>
          </w:tcPr>
          <w:p w14:paraId="13D94D64" w14:textId="77777777" w:rsidR="00E9757E" w:rsidRPr="003C6603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127AAE20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776CF54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7BF309FE" w14:textId="77777777" w:rsidTr="006E1AFE">
        <w:tc>
          <w:tcPr>
            <w:tcW w:w="0" w:type="auto"/>
          </w:tcPr>
          <w:p w14:paraId="3A67B605" w14:textId="77777777" w:rsidR="00E9757E" w:rsidRPr="003E0B82" w:rsidRDefault="00E9757E" w:rsidP="006E1AF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93</w:t>
            </w:r>
          </w:p>
        </w:tc>
        <w:tc>
          <w:tcPr>
            <w:tcW w:w="0" w:type="auto"/>
          </w:tcPr>
          <w:p w14:paraId="37BEBC27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B44F1F2" w14:textId="77777777" w:rsidR="00E9757E" w:rsidRPr="002D4E5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S, AIHICDC</w:t>
            </w:r>
          </w:p>
        </w:tc>
        <w:tc>
          <w:tcPr>
            <w:tcW w:w="0" w:type="auto"/>
          </w:tcPr>
          <w:p w14:paraId="0F029939" w14:textId="77777777" w:rsidR="00E9757E" w:rsidRPr="003C6603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71BCDE0B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759F50FE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003DB8C" w14:textId="77777777" w:rsidTr="006E1AFE">
        <w:tc>
          <w:tcPr>
            <w:tcW w:w="0" w:type="auto"/>
          </w:tcPr>
          <w:p w14:paraId="35D360DE" w14:textId="77777777" w:rsidR="00E9757E" w:rsidRPr="003E0B82" w:rsidRDefault="00E9757E" w:rsidP="006E1AF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94</w:t>
            </w:r>
          </w:p>
        </w:tc>
        <w:tc>
          <w:tcPr>
            <w:tcW w:w="0" w:type="auto"/>
          </w:tcPr>
          <w:p w14:paraId="0937E76A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40B57AEA" w14:textId="77777777" w:rsidR="00E9757E" w:rsidRPr="002D4E5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CobAB, Proc</w:t>
            </w:r>
          </w:p>
        </w:tc>
        <w:tc>
          <w:tcPr>
            <w:tcW w:w="0" w:type="auto"/>
          </w:tcPr>
          <w:p w14:paraId="0D393FB3" w14:textId="77777777" w:rsidR="00E9757E" w:rsidRPr="003C6603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84D5D96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7B0C4018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582D141" w14:textId="77777777" w:rsidTr="006E1AFE">
        <w:tc>
          <w:tcPr>
            <w:tcW w:w="0" w:type="auto"/>
          </w:tcPr>
          <w:p w14:paraId="4F0A4307" w14:textId="77777777" w:rsidR="00E9757E" w:rsidRPr="003E0B82" w:rsidRDefault="00E9757E" w:rsidP="006E1AF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95</w:t>
            </w:r>
          </w:p>
        </w:tc>
        <w:tc>
          <w:tcPr>
            <w:tcW w:w="0" w:type="auto"/>
          </w:tcPr>
          <w:p w14:paraId="57BA5416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238A317" w14:textId="77777777" w:rsidR="00E9757E" w:rsidRPr="002D4E5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CobAB, ProcV</w:t>
            </w:r>
          </w:p>
        </w:tc>
        <w:tc>
          <w:tcPr>
            <w:tcW w:w="0" w:type="auto"/>
          </w:tcPr>
          <w:p w14:paraId="71D56DB0" w14:textId="77777777" w:rsidR="00E9757E" w:rsidRPr="003C6603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3DDEBF4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13B1C297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023AAD63" w14:textId="77777777" w:rsidTr="006E1AFE">
        <w:tc>
          <w:tcPr>
            <w:tcW w:w="0" w:type="auto"/>
          </w:tcPr>
          <w:p w14:paraId="26A27F82" w14:textId="77777777" w:rsidR="00E9757E" w:rsidRPr="003E0B82" w:rsidRDefault="00E9757E" w:rsidP="006E1AF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96</w:t>
            </w:r>
          </w:p>
        </w:tc>
        <w:tc>
          <w:tcPr>
            <w:tcW w:w="0" w:type="auto"/>
          </w:tcPr>
          <w:p w14:paraId="43027059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4F9CE32B" w14:textId="77777777" w:rsidR="00E9757E" w:rsidRPr="002D4E5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CobAB, AIHICDC</w:t>
            </w:r>
          </w:p>
        </w:tc>
        <w:tc>
          <w:tcPr>
            <w:tcW w:w="0" w:type="auto"/>
          </w:tcPr>
          <w:p w14:paraId="50C3C47C" w14:textId="77777777" w:rsidR="00E9757E" w:rsidRPr="003C6603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0155970D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B908492" w14:textId="77777777" w:rsidR="00E9757E" w:rsidRDefault="00E9757E" w:rsidP="006E1AF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08BCB4D3" w14:textId="77777777" w:rsidTr="00A537DB">
        <w:tc>
          <w:tcPr>
            <w:tcW w:w="0" w:type="auto"/>
          </w:tcPr>
          <w:p w14:paraId="08FD3A36" w14:textId="5C10572C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97</w:t>
            </w:r>
          </w:p>
        </w:tc>
        <w:tc>
          <w:tcPr>
            <w:tcW w:w="0" w:type="auto"/>
          </w:tcPr>
          <w:p w14:paraId="75AEDD2B" w14:textId="79ED0F5E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067AA41" w14:textId="167387EE" w:rsidR="00E9757E" w:rsidRPr="002D4E5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SIAB, Proc, ProcV</w:t>
            </w:r>
          </w:p>
        </w:tc>
        <w:tc>
          <w:tcPr>
            <w:tcW w:w="0" w:type="auto"/>
          </w:tcPr>
          <w:p w14:paraId="33FB630B" w14:textId="693275D2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E137842" w14:textId="4FDEFA9D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5BF95EF5" w14:textId="38414682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67309833" w14:textId="77777777" w:rsidTr="00A537DB">
        <w:tc>
          <w:tcPr>
            <w:tcW w:w="0" w:type="auto"/>
          </w:tcPr>
          <w:p w14:paraId="4A71B1A2" w14:textId="3B3AAB2A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98</w:t>
            </w:r>
          </w:p>
        </w:tc>
        <w:tc>
          <w:tcPr>
            <w:tcW w:w="0" w:type="auto"/>
          </w:tcPr>
          <w:p w14:paraId="06B8696C" w14:textId="54C53E1A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6BB11858" w14:textId="2DEC4F1A" w:rsidR="00E9757E" w:rsidRPr="002D4E5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SIAB, Proc, AIHICDC</w:t>
            </w:r>
          </w:p>
        </w:tc>
        <w:tc>
          <w:tcPr>
            <w:tcW w:w="0" w:type="auto"/>
          </w:tcPr>
          <w:p w14:paraId="03FFC615" w14:textId="5DA36240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065ECC81" w14:textId="5FFD07DE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7DD81F2A" w14:textId="0923A898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06ECD73F" w14:textId="77777777" w:rsidTr="00A537DB">
        <w:tc>
          <w:tcPr>
            <w:tcW w:w="0" w:type="auto"/>
          </w:tcPr>
          <w:p w14:paraId="4E4BC5CD" w14:textId="380773A2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99</w:t>
            </w:r>
          </w:p>
        </w:tc>
        <w:tc>
          <w:tcPr>
            <w:tcW w:w="0" w:type="auto"/>
          </w:tcPr>
          <w:p w14:paraId="4BF02B2E" w14:textId="10EBF255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7B55827" w14:textId="46BC709C" w:rsidR="00E9757E" w:rsidRPr="002D4E5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SIAB, ProcV, AIHICDC</w:t>
            </w:r>
          </w:p>
        </w:tc>
        <w:tc>
          <w:tcPr>
            <w:tcW w:w="0" w:type="auto"/>
          </w:tcPr>
          <w:p w14:paraId="6303C534" w14:textId="4638E052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2B15175" w14:textId="0F0286DA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78EA8C2" w14:textId="6EFC2399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688320E2" w14:textId="77777777" w:rsidTr="00A537DB">
        <w:tc>
          <w:tcPr>
            <w:tcW w:w="0" w:type="auto"/>
          </w:tcPr>
          <w:p w14:paraId="470A4B47" w14:textId="59EE8C95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00</w:t>
            </w:r>
          </w:p>
        </w:tc>
        <w:tc>
          <w:tcPr>
            <w:tcW w:w="0" w:type="auto"/>
          </w:tcPr>
          <w:p w14:paraId="70F6AFE4" w14:textId="2F940E77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42C6BA82" w14:textId="5DFBB901" w:rsidR="00E9757E" w:rsidRPr="002D4E5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MortV, IntDC</w:t>
            </w:r>
          </w:p>
        </w:tc>
        <w:tc>
          <w:tcPr>
            <w:tcW w:w="0" w:type="auto"/>
          </w:tcPr>
          <w:p w14:paraId="5CEDF0A8" w14:textId="1CF54A09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F36384C" w14:textId="0925F99D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E1A783A" w14:textId="10E5B44F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3F50B498" w14:textId="77777777" w:rsidTr="00A537DB">
        <w:tc>
          <w:tcPr>
            <w:tcW w:w="0" w:type="auto"/>
          </w:tcPr>
          <w:p w14:paraId="099179D0" w14:textId="5742FDFC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01</w:t>
            </w:r>
          </w:p>
        </w:tc>
        <w:tc>
          <w:tcPr>
            <w:tcW w:w="0" w:type="auto"/>
          </w:tcPr>
          <w:p w14:paraId="2CFACFC5" w14:textId="40168ABB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D017CAD" w14:textId="3BD50E23" w:rsidR="00E9757E" w:rsidRPr="002D4E5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MortV, IntIC</w:t>
            </w:r>
          </w:p>
        </w:tc>
        <w:tc>
          <w:tcPr>
            <w:tcW w:w="0" w:type="auto"/>
          </w:tcPr>
          <w:p w14:paraId="2D18D6F6" w14:textId="778C2542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CFB543D" w14:textId="567E5F4B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0DB7CD4" w14:textId="491AA613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0EBD9661" w14:textId="77777777" w:rsidTr="00A537DB">
        <w:tc>
          <w:tcPr>
            <w:tcW w:w="0" w:type="auto"/>
          </w:tcPr>
          <w:p w14:paraId="162D146C" w14:textId="1E61FAF9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02</w:t>
            </w:r>
          </w:p>
        </w:tc>
        <w:tc>
          <w:tcPr>
            <w:tcW w:w="0" w:type="auto"/>
          </w:tcPr>
          <w:p w14:paraId="5A75279C" w14:textId="2FE5F4A8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B7D643C" w14:textId="23E78E79" w:rsidR="00E9757E" w:rsidRPr="002D4E5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MortV, MortS</w:t>
            </w:r>
          </w:p>
        </w:tc>
        <w:tc>
          <w:tcPr>
            <w:tcW w:w="0" w:type="auto"/>
          </w:tcPr>
          <w:p w14:paraId="747B4675" w14:textId="05518FB4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384AEF97" w14:textId="25029468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DD63BB7" w14:textId="6F040D1B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5076B218" w14:textId="77777777" w:rsidTr="00A537DB">
        <w:tc>
          <w:tcPr>
            <w:tcW w:w="0" w:type="auto"/>
          </w:tcPr>
          <w:p w14:paraId="1A3EB1E0" w14:textId="0977AEE9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03</w:t>
            </w:r>
          </w:p>
        </w:tc>
        <w:tc>
          <w:tcPr>
            <w:tcW w:w="0" w:type="auto"/>
          </w:tcPr>
          <w:p w14:paraId="723A9F69" w14:textId="4F7DDBE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4E027275" w14:textId="2A6A6D7C" w:rsidR="00E9757E" w:rsidRPr="002D4E5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MortV, CobAB</w:t>
            </w:r>
          </w:p>
        </w:tc>
        <w:tc>
          <w:tcPr>
            <w:tcW w:w="0" w:type="auto"/>
          </w:tcPr>
          <w:p w14:paraId="4EEDE152" w14:textId="4FF700D8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16E9F96F" w14:textId="51E82D4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912C75B" w14:textId="531E7362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106165A2" w14:textId="77777777" w:rsidTr="00A537DB">
        <w:tc>
          <w:tcPr>
            <w:tcW w:w="0" w:type="auto"/>
          </w:tcPr>
          <w:p w14:paraId="749B19DC" w14:textId="523D47F9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04</w:t>
            </w:r>
          </w:p>
        </w:tc>
        <w:tc>
          <w:tcPr>
            <w:tcW w:w="0" w:type="auto"/>
          </w:tcPr>
          <w:p w14:paraId="7D3BF046" w14:textId="13FEFF57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F7DA83C" w14:textId="389664F4" w:rsidR="00E9757E" w:rsidRPr="002D4E5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MortV, Proc</w:t>
            </w:r>
          </w:p>
        </w:tc>
        <w:tc>
          <w:tcPr>
            <w:tcW w:w="0" w:type="auto"/>
          </w:tcPr>
          <w:p w14:paraId="12ABFAEA" w14:textId="7CABAEE4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AC592E2" w14:textId="61616141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8A0EAED" w14:textId="6FDCE156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6F2F723F" w14:textId="77777777" w:rsidTr="00A537DB">
        <w:tc>
          <w:tcPr>
            <w:tcW w:w="0" w:type="auto"/>
          </w:tcPr>
          <w:p w14:paraId="0384C209" w14:textId="07BDA192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05</w:t>
            </w:r>
          </w:p>
        </w:tc>
        <w:tc>
          <w:tcPr>
            <w:tcW w:w="0" w:type="auto"/>
          </w:tcPr>
          <w:p w14:paraId="17148001" w14:textId="10EC254D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087F6AB4" w14:textId="4E5FA47B" w:rsidR="00E9757E" w:rsidRPr="002D4E5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MortV, ProcV</w:t>
            </w:r>
          </w:p>
        </w:tc>
        <w:tc>
          <w:tcPr>
            <w:tcW w:w="0" w:type="auto"/>
          </w:tcPr>
          <w:p w14:paraId="1B2D21AE" w14:textId="4635F4A6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D71E315" w14:textId="1EF768B6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521726D" w14:textId="1478D0E2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40914FB8" w14:textId="77777777" w:rsidTr="00A537DB">
        <w:tc>
          <w:tcPr>
            <w:tcW w:w="0" w:type="auto"/>
          </w:tcPr>
          <w:p w14:paraId="0A3ED300" w14:textId="79F21B81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06</w:t>
            </w:r>
          </w:p>
        </w:tc>
        <w:tc>
          <w:tcPr>
            <w:tcW w:w="0" w:type="auto"/>
          </w:tcPr>
          <w:p w14:paraId="27316112" w14:textId="581626E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C65C09D" w14:textId="64DFAD02" w:rsidR="00E9757E" w:rsidRPr="002D4E5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MortV, AIHICDC</w:t>
            </w:r>
          </w:p>
        </w:tc>
        <w:tc>
          <w:tcPr>
            <w:tcW w:w="0" w:type="auto"/>
          </w:tcPr>
          <w:p w14:paraId="569B0F0A" w14:textId="73FD02EF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159CE1D4" w14:textId="4C668987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E904AC5" w14:textId="14B6DFE1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55BBA740" w14:textId="77777777" w:rsidTr="00A537DB">
        <w:tc>
          <w:tcPr>
            <w:tcW w:w="0" w:type="auto"/>
          </w:tcPr>
          <w:p w14:paraId="21AC0BC1" w14:textId="46B77A6D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07</w:t>
            </w:r>
          </w:p>
        </w:tc>
        <w:tc>
          <w:tcPr>
            <w:tcW w:w="0" w:type="auto"/>
          </w:tcPr>
          <w:p w14:paraId="604BB0A5" w14:textId="07E09093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2C4995C" w14:textId="4D171D3C" w:rsidR="00E9757E" w:rsidRPr="002D4E5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IntDC, IntIC</w:t>
            </w:r>
          </w:p>
        </w:tc>
        <w:tc>
          <w:tcPr>
            <w:tcW w:w="0" w:type="auto"/>
          </w:tcPr>
          <w:p w14:paraId="5B3C3C15" w14:textId="0AC96BBB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30D9CD6B" w14:textId="6C368BBE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EAA48E8" w14:textId="039BFBAD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0DC0B2A2" w14:textId="77777777" w:rsidTr="00A537DB">
        <w:tc>
          <w:tcPr>
            <w:tcW w:w="0" w:type="auto"/>
          </w:tcPr>
          <w:p w14:paraId="1B0C1A38" w14:textId="1212D4DF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08</w:t>
            </w:r>
          </w:p>
        </w:tc>
        <w:tc>
          <w:tcPr>
            <w:tcW w:w="0" w:type="auto"/>
          </w:tcPr>
          <w:p w14:paraId="3A569343" w14:textId="777D2B40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65C3EAB" w14:textId="17F137F4" w:rsidR="00E9757E" w:rsidRPr="002D4E5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IntDC, MortS</w:t>
            </w:r>
          </w:p>
        </w:tc>
        <w:tc>
          <w:tcPr>
            <w:tcW w:w="0" w:type="auto"/>
          </w:tcPr>
          <w:p w14:paraId="3BDCEAFB" w14:textId="1BFC4F4E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52F7641" w14:textId="397B17A3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8D851A3" w14:textId="424699D0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5256F04" w14:textId="77777777" w:rsidTr="00A537DB">
        <w:tc>
          <w:tcPr>
            <w:tcW w:w="0" w:type="auto"/>
          </w:tcPr>
          <w:p w14:paraId="3491B137" w14:textId="298792FC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09</w:t>
            </w:r>
          </w:p>
        </w:tc>
        <w:tc>
          <w:tcPr>
            <w:tcW w:w="0" w:type="auto"/>
          </w:tcPr>
          <w:p w14:paraId="544865F1" w14:textId="511E9FE4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87BBC05" w14:textId="1EE8DF92" w:rsidR="00E9757E" w:rsidRPr="002D4E5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IntDC, CobAB</w:t>
            </w:r>
          </w:p>
        </w:tc>
        <w:tc>
          <w:tcPr>
            <w:tcW w:w="0" w:type="auto"/>
          </w:tcPr>
          <w:p w14:paraId="3DE8F41E" w14:textId="66D5B389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CE9F6BF" w14:textId="2F558442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6ABBAAE" w14:textId="7EBFAA9E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42E478D2" w14:textId="77777777" w:rsidTr="00A537DB">
        <w:tc>
          <w:tcPr>
            <w:tcW w:w="0" w:type="auto"/>
          </w:tcPr>
          <w:p w14:paraId="2820C312" w14:textId="1A017D04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10</w:t>
            </w:r>
          </w:p>
        </w:tc>
        <w:tc>
          <w:tcPr>
            <w:tcW w:w="0" w:type="auto"/>
          </w:tcPr>
          <w:p w14:paraId="0BE8627C" w14:textId="4625C19E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6D16D376" w14:textId="3181A8F6" w:rsidR="00E9757E" w:rsidRPr="002D4E5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IntDC, Proc</w:t>
            </w:r>
          </w:p>
        </w:tc>
        <w:tc>
          <w:tcPr>
            <w:tcW w:w="0" w:type="auto"/>
          </w:tcPr>
          <w:p w14:paraId="1FBB3A59" w14:textId="563BA1AF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CBA3222" w14:textId="48B698E1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E223F55" w14:textId="2013D591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15C84051" w14:textId="77777777" w:rsidTr="00A537DB">
        <w:tc>
          <w:tcPr>
            <w:tcW w:w="0" w:type="auto"/>
          </w:tcPr>
          <w:p w14:paraId="51FBDB11" w14:textId="33F4EFBF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11</w:t>
            </w:r>
          </w:p>
        </w:tc>
        <w:tc>
          <w:tcPr>
            <w:tcW w:w="0" w:type="auto"/>
          </w:tcPr>
          <w:p w14:paraId="460FFFA8" w14:textId="569E4495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6ECF99C2" w14:textId="10B9EBF0" w:rsidR="00E9757E" w:rsidRPr="002D4E5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IntDC, ProcV</w:t>
            </w:r>
          </w:p>
        </w:tc>
        <w:tc>
          <w:tcPr>
            <w:tcW w:w="0" w:type="auto"/>
          </w:tcPr>
          <w:p w14:paraId="2D4A9D7D" w14:textId="479D0791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288A18C" w14:textId="6E38140C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6EAA493B" w14:textId="78661069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0A685EDF" w14:textId="77777777" w:rsidTr="00A537DB">
        <w:tc>
          <w:tcPr>
            <w:tcW w:w="0" w:type="auto"/>
          </w:tcPr>
          <w:p w14:paraId="3E581BD9" w14:textId="7E907650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12</w:t>
            </w:r>
          </w:p>
        </w:tc>
        <w:tc>
          <w:tcPr>
            <w:tcW w:w="0" w:type="auto"/>
          </w:tcPr>
          <w:p w14:paraId="5531250E" w14:textId="0717EA1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9676007" w14:textId="3B7CB7D8" w:rsidR="00E9757E" w:rsidRPr="002D4E5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IntDC, AIHICDC</w:t>
            </w:r>
          </w:p>
        </w:tc>
        <w:tc>
          <w:tcPr>
            <w:tcW w:w="0" w:type="auto"/>
          </w:tcPr>
          <w:p w14:paraId="6DDBD37E" w14:textId="3AA5AF7D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54D78A5" w14:textId="014A15F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81A0CC3" w14:textId="1239907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45BD6D0E" w14:textId="77777777" w:rsidTr="00A537DB">
        <w:tc>
          <w:tcPr>
            <w:tcW w:w="0" w:type="auto"/>
          </w:tcPr>
          <w:p w14:paraId="610C562B" w14:textId="456879CE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13</w:t>
            </w:r>
          </w:p>
        </w:tc>
        <w:tc>
          <w:tcPr>
            <w:tcW w:w="0" w:type="auto"/>
          </w:tcPr>
          <w:p w14:paraId="3152A290" w14:textId="54159EE0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4A333A37" w14:textId="5C7CE106" w:rsidR="00E9757E" w:rsidRPr="002D4E5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IntIC, MortS</w:t>
            </w:r>
          </w:p>
        </w:tc>
        <w:tc>
          <w:tcPr>
            <w:tcW w:w="0" w:type="auto"/>
          </w:tcPr>
          <w:p w14:paraId="2A4D29E5" w14:textId="3DD1815D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D4D0ED4" w14:textId="295CB2FD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03ED6A6" w14:textId="644B647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4FE7AD3" w14:textId="77777777" w:rsidTr="00A537DB">
        <w:tc>
          <w:tcPr>
            <w:tcW w:w="0" w:type="auto"/>
          </w:tcPr>
          <w:p w14:paraId="0F0D8842" w14:textId="3B59C075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14</w:t>
            </w:r>
          </w:p>
        </w:tc>
        <w:tc>
          <w:tcPr>
            <w:tcW w:w="0" w:type="auto"/>
          </w:tcPr>
          <w:p w14:paraId="1530FB1C" w14:textId="7D392E2E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131E1E51" w14:textId="15AD8736" w:rsidR="00E9757E" w:rsidRPr="002D4E5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IntIC, CobAB</w:t>
            </w:r>
          </w:p>
        </w:tc>
        <w:tc>
          <w:tcPr>
            <w:tcW w:w="0" w:type="auto"/>
          </w:tcPr>
          <w:p w14:paraId="057DC54C" w14:textId="3D28D6B1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506AD1B" w14:textId="62C1275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C2BBD00" w14:textId="270FACD8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14DB6199" w14:textId="77777777" w:rsidTr="00A537DB">
        <w:tc>
          <w:tcPr>
            <w:tcW w:w="0" w:type="auto"/>
          </w:tcPr>
          <w:p w14:paraId="51BAB19D" w14:textId="1F66ABB1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15</w:t>
            </w:r>
          </w:p>
        </w:tc>
        <w:tc>
          <w:tcPr>
            <w:tcW w:w="0" w:type="auto"/>
          </w:tcPr>
          <w:p w14:paraId="023CC063" w14:textId="40D57B3E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6FAD3C1A" w14:textId="58E5E079" w:rsidR="00E9757E" w:rsidRPr="002D4E5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IntIC, Proc</w:t>
            </w:r>
          </w:p>
        </w:tc>
        <w:tc>
          <w:tcPr>
            <w:tcW w:w="0" w:type="auto"/>
          </w:tcPr>
          <w:p w14:paraId="63E79CBE" w14:textId="05E171D4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7751A23" w14:textId="34D88CC3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727886E1" w14:textId="729CD7E6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52B8CBFE" w14:textId="77777777" w:rsidTr="00A537DB">
        <w:tc>
          <w:tcPr>
            <w:tcW w:w="0" w:type="auto"/>
          </w:tcPr>
          <w:p w14:paraId="3F3BE7CC" w14:textId="06138234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16</w:t>
            </w:r>
          </w:p>
        </w:tc>
        <w:tc>
          <w:tcPr>
            <w:tcW w:w="0" w:type="auto"/>
          </w:tcPr>
          <w:p w14:paraId="7838664E" w14:textId="3576AAE1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6B9BF70" w14:textId="2486571A" w:rsidR="00E9757E" w:rsidRPr="002D4E5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IntIC, ProcV</w:t>
            </w:r>
          </w:p>
        </w:tc>
        <w:tc>
          <w:tcPr>
            <w:tcW w:w="0" w:type="auto"/>
          </w:tcPr>
          <w:p w14:paraId="3EF20454" w14:textId="50C8405C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59CDFC8" w14:textId="2D59E0F1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E41F09E" w14:textId="6C17370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3F192442" w14:textId="77777777" w:rsidTr="00A537DB">
        <w:tc>
          <w:tcPr>
            <w:tcW w:w="0" w:type="auto"/>
          </w:tcPr>
          <w:p w14:paraId="1676AD03" w14:textId="51A6A0DE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17</w:t>
            </w:r>
          </w:p>
        </w:tc>
        <w:tc>
          <w:tcPr>
            <w:tcW w:w="0" w:type="auto"/>
          </w:tcPr>
          <w:p w14:paraId="61D8087B" w14:textId="00764DC7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37CA3FF5" w14:textId="559278B3" w:rsidR="00E9757E" w:rsidRPr="002D4E5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IntIC, AIHICDC</w:t>
            </w:r>
          </w:p>
        </w:tc>
        <w:tc>
          <w:tcPr>
            <w:tcW w:w="0" w:type="auto"/>
          </w:tcPr>
          <w:p w14:paraId="65047BB5" w14:textId="6F2D47B6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780AC98F" w14:textId="372510DF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50E367FD" w14:textId="24050950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4E221BD0" w14:textId="77777777" w:rsidTr="00A537DB">
        <w:tc>
          <w:tcPr>
            <w:tcW w:w="0" w:type="auto"/>
          </w:tcPr>
          <w:p w14:paraId="4290DF87" w14:textId="704314C8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18</w:t>
            </w:r>
          </w:p>
        </w:tc>
        <w:tc>
          <w:tcPr>
            <w:tcW w:w="0" w:type="auto"/>
          </w:tcPr>
          <w:p w14:paraId="4ADC18EE" w14:textId="58812AE0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8B548F6" w14:textId="6E56B4B4" w:rsidR="00E9757E" w:rsidRPr="002D4E5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MortS, CobAB</w:t>
            </w:r>
          </w:p>
        </w:tc>
        <w:tc>
          <w:tcPr>
            <w:tcW w:w="0" w:type="auto"/>
          </w:tcPr>
          <w:p w14:paraId="5DBCF1C9" w14:textId="0F5F5BB9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3494A5EE" w14:textId="584E8546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5AE633E" w14:textId="575BA9B1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0D529678" w14:textId="77777777" w:rsidTr="00A537DB">
        <w:tc>
          <w:tcPr>
            <w:tcW w:w="0" w:type="auto"/>
          </w:tcPr>
          <w:p w14:paraId="0D91CFAF" w14:textId="7289CE47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19</w:t>
            </w:r>
          </w:p>
        </w:tc>
        <w:tc>
          <w:tcPr>
            <w:tcW w:w="0" w:type="auto"/>
          </w:tcPr>
          <w:p w14:paraId="2DD92D3D" w14:textId="2BBB77F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FA94DA1" w14:textId="51F660CD" w:rsidR="00E9757E" w:rsidRPr="002D4E5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MortS, Proc</w:t>
            </w:r>
          </w:p>
        </w:tc>
        <w:tc>
          <w:tcPr>
            <w:tcW w:w="0" w:type="auto"/>
          </w:tcPr>
          <w:p w14:paraId="1D141CD7" w14:textId="73EC6E0A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7A3279E" w14:textId="5046601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933A520" w14:textId="36E1C9FF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</w:tbl>
    <w:p w14:paraId="0EEEE96E" w14:textId="77777777" w:rsidR="000D09B2" w:rsidRDefault="000D09B2" w:rsidP="000D09B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B129673" w14:textId="77777777" w:rsidR="00E9757E" w:rsidRDefault="00E9757E" w:rsidP="00E9757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D09B2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lastRenderedPageBreak/>
        <w:t>Tabela S</w:t>
      </w:r>
      <w:r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t>9</w:t>
      </w:r>
      <w:r w:rsidRPr="000D09B2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t>.</w:t>
      </w:r>
      <w:r w:rsidRPr="000D09B2"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F34803">
        <w:rPr>
          <w:rFonts w:ascii="Times New Roman" w:hAnsi="Times New Roman" w:cs="Times New Roman"/>
          <w:i/>
          <w:iCs/>
          <w:sz w:val="24"/>
          <w:szCs w:val="24"/>
        </w:rPr>
        <w:t>ontinuação</w:t>
      </w:r>
    </w:p>
    <w:tbl>
      <w:tblPr>
        <w:tblStyle w:val="Tabelacomgrade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1"/>
        <w:gridCol w:w="1711"/>
        <w:gridCol w:w="2405"/>
        <w:gridCol w:w="1949"/>
        <w:gridCol w:w="1628"/>
        <w:gridCol w:w="1405"/>
      </w:tblGrid>
      <w:tr w:rsidR="000D09B2" w:rsidRPr="00B64BC9" w14:paraId="3573293C" w14:textId="77777777" w:rsidTr="00A537DB"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B010D3C" w14:textId="77777777" w:rsidR="000D09B2" w:rsidRPr="00B64BC9" w:rsidRDefault="000D09B2" w:rsidP="00A537DB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odel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2657776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respost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9A4BA56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explicativ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F8D7898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de controle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15822BB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ipo de model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D392CAA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istribuição</w:t>
            </w:r>
          </w:p>
        </w:tc>
      </w:tr>
      <w:tr w:rsidR="00E9757E" w:rsidRPr="00B64BC9" w14:paraId="0021D313" w14:textId="77777777" w:rsidTr="00A537DB">
        <w:tc>
          <w:tcPr>
            <w:tcW w:w="0" w:type="auto"/>
          </w:tcPr>
          <w:p w14:paraId="1E01B479" w14:textId="2C03E24D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20</w:t>
            </w:r>
          </w:p>
        </w:tc>
        <w:tc>
          <w:tcPr>
            <w:tcW w:w="0" w:type="auto"/>
          </w:tcPr>
          <w:p w14:paraId="427538FC" w14:textId="2C0D751F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617E9C6" w14:textId="1B52F53D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MortS, ProcV</w:t>
            </w:r>
          </w:p>
        </w:tc>
        <w:tc>
          <w:tcPr>
            <w:tcW w:w="0" w:type="auto"/>
          </w:tcPr>
          <w:p w14:paraId="7E701CAE" w14:textId="5896E9DE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E09318E" w14:textId="3096D925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1BECF42" w14:textId="26151EB5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48DBC9ED" w14:textId="77777777" w:rsidTr="00A537DB">
        <w:tc>
          <w:tcPr>
            <w:tcW w:w="0" w:type="auto"/>
          </w:tcPr>
          <w:p w14:paraId="2CAB26F1" w14:textId="1347DD6C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21</w:t>
            </w:r>
          </w:p>
        </w:tc>
        <w:tc>
          <w:tcPr>
            <w:tcW w:w="0" w:type="auto"/>
          </w:tcPr>
          <w:p w14:paraId="3D01B761" w14:textId="47063FA4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05E4E593" w14:textId="55C45463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MortS, AIHICDC</w:t>
            </w:r>
          </w:p>
        </w:tc>
        <w:tc>
          <w:tcPr>
            <w:tcW w:w="0" w:type="auto"/>
          </w:tcPr>
          <w:p w14:paraId="3947EA01" w14:textId="67E643B0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16E90BA5" w14:textId="07BF9C18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5708645" w14:textId="5CD4006F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309DEBF9" w14:textId="77777777" w:rsidTr="00A537DB">
        <w:tc>
          <w:tcPr>
            <w:tcW w:w="0" w:type="auto"/>
          </w:tcPr>
          <w:p w14:paraId="32DE602A" w14:textId="4C21999C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22</w:t>
            </w:r>
          </w:p>
        </w:tc>
        <w:tc>
          <w:tcPr>
            <w:tcW w:w="0" w:type="auto"/>
          </w:tcPr>
          <w:p w14:paraId="181C07A6" w14:textId="400ED61B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065E1D5C" w14:textId="14389AE2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CobAB, Proc</w:t>
            </w:r>
          </w:p>
        </w:tc>
        <w:tc>
          <w:tcPr>
            <w:tcW w:w="0" w:type="auto"/>
          </w:tcPr>
          <w:p w14:paraId="639912C9" w14:textId="5A9A981B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027283FD" w14:textId="77CA3300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7E3E21A6" w14:textId="2313761F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79C14B11" w14:textId="77777777" w:rsidTr="00A537DB">
        <w:tc>
          <w:tcPr>
            <w:tcW w:w="0" w:type="auto"/>
          </w:tcPr>
          <w:p w14:paraId="35727404" w14:textId="3CA74520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23</w:t>
            </w:r>
          </w:p>
        </w:tc>
        <w:tc>
          <w:tcPr>
            <w:tcW w:w="0" w:type="auto"/>
          </w:tcPr>
          <w:p w14:paraId="02D99F04" w14:textId="7813A980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1B5FC98" w14:textId="255A7B47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CobAB, ProcV</w:t>
            </w:r>
          </w:p>
        </w:tc>
        <w:tc>
          <w:tcPr>
            <w:tcW w:w="0" w:type="auto"/>
          </w:tcPr>
          <w:p w14:paraId="6DA85080" w14:textId="1B381C4D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D252407" w14:textId="52A270B7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4E3FF2D" w14:textId="3CCB05E8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38468E4A" w14:textId="77777777" w:rsidTr="00A537DB">
        <w:tc>
          <w:tcPr>
            <w:tcW w:w="0" w:type="auto"/>
          </w:tcPr>
          <w:p w14:paraId="0769D6B2" w14:textId="53AE5E8F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24</w:t>
            </w:r>
          </w:p>
        </w:tc>
        <w:tc>
          <w:tcPr>
            <w:tcW w:w="0" w:type="auto"/>
          </w:tcPr>
          <w:p w14:paraId="025E2689" w14:textId="636E8683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0F90E43" w14:textId="222B4561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CobAB, AIHICDC</w:t>
            </w:r>
          </w:p>
        </w:tc>
        <w:tc>
          <w:tcPr>
            <w:tcW w:w="0" w:type="auto"/>
          </w:tcPr>
          <w:p w14:paraId="1DA51EE6" w14:textId="71116264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29F2004" w14:textId="42F89375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D9C17B7" w14:textId="553DD688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14F624BE" w14:textId="77777777" w:rsidTr="00A537DB">
        <w:tc>
          <w:tcPr>
            <w:tcW w:w="0" w:type="auto"/>
          </w:tcPr>
          <w:p w14:paraId="05CD7950" w14:textId="405BEFE1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25</w:t>
            </w:r>
          </w:p>
        </w:tc>
        <w:tc>
          <w:tcPr>
            <w:tcW w:w="0" w:type="auto"/>
          </w:tcPr>
          <w:p w14:paraId="36B3B007" w14:textId="220E67BA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674DEB3" w14:textId="1DAE0E02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Proc, ProcV</w:t>
            </w:r>
          </w:p>
        </w:tc>
        <w:tc>
          <w:tcPr>
            <w:tcW w:w="0" w:type="auto"/>
          </w:tcPr>
          <w:p w14:paraId="6C9050EA" w14:textId="395C287C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777D23AE" w14:textId="1F89FB02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16CEC206" w14:textId="0B6F4D07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1B991CF4" w14:textId="77777777" w:rsidTr="00A537DB">
        <w:tc>
          <w:tcPr>
            <w:tcW w:w="0" w:type="auto"/>
          </w:tcPr>
          <w:p w14:paraId="41EC4838" w14:textId="47EABC17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26</w:t>
            </w:r>
          </w:p>
        </w:tc>
        <w:tc>
          <w:tcPr>
            <w:tcW w:w="0" w:type="auto"/>
          </w:tcPr>
          <w:p w14:paraId="209B52DB" w14:textId="133EA130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01C64C1E" w14:textId="64BA7851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Proc, AIHICDC</w:t>
            </w:r>
          </w:p>
        </w:tc>
        <w:tc>
          <w:tcPr>
            <w:tcW w:w="0" w:type="auto"/>
          </w:tcPr>
          <w:p w14:paraId="2F62C2FD" w14:textId="60A69902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7ADF1E34" w14:textId="7248DCE8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5C96ADDF" w14:textId="704FA1C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FF9CB36" w14:textId="77777777" w:rsidTr="00A537DB">
        <w:tc>
          <w:tcPr>
            <w:tcW w:w="0" w:type="auto"/>
          </w:tcPr>
          <w:p w14:paraId="5BF8876B" w14:textId="39FEF024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27</w:t>
            </w:r>
          </w:p>
        </w:tc>
        <w:tc>
          <w:tcPr>
            <w:tcW w:w="0" w:type="auto"/>
          </w:tcPr>
          <w:p w14:paraId="686FF859" w14:textId="044F779D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A975E6D" w14:textId="77AC700A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ProcV, AIHICDC</w:t>
            </w:r>
          </w:p>
        </w:tc>
        <w:tc>
          <w:tcPr>
            <w:tcW w:w="0" w:type="auto"/>
          </w:tcPr>
          <w:p w14:paraId="0C0E4B40" w14:textId="2D531DB4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1B698CF3" w14:textId="68A755C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B5110AF" w14:textId="7692E03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60D65D16" w14:textId="77777777" w:rsidTr="00A537DB">
        <w:tc>
          <w:tcPr>
            <w:tcW w:w="0" w:type="auto"/>
          </w:tcPr>
          <w:p w14:paraId="1CF5B4F4" w14:textId="7BB0F399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28</w:t>
            </w:r>
          </w:p>
        </w:tc>
        <w:tc>
          <w:tcPr>
            <w:tcW w:w="0" w:type="auto"/>
          </w:tcPr>
          <w:p w14:paraId="192BC26B" w14:textId="4E7E2F64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3ECE4B2D" w14:textId="59ECDE14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IntDC, IntIC</w:t>
            </w:r>
          </w:p>
        </w:tc>
        <w:tc>
          <w:tcPr>
            <w:tcW w:w="0" w:type="auto"/>
          </w:tcPr>
          <w:p w14:paraId="0B26E20E" w14:textId="6F107B6E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DBAEB5B" w14:textId="665C26D1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6E3EBB5" w14:textId="784A0381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C88E143" w14:textId="77777777" w:rsidTr="00A537DB">
        <w:tc>
          <w:tcPr>
            <w:tcW w:w="0" w:type="auto"/>
          </w:tcPr>
          <w:p w14:paraId="1ABE0922" w14:textId="4A755510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29</w:t>
            </w:r>
          </w:p>
        </w:tc>
        <w:tc>
          <w:tcPr>
            <w:tcW w:w="0" w:type="auto"/>
          </w:tcPr>
          <w:p w14:paraId="077125A9" w14:textId="124D218E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1ABE82BD" w14:textId="340CF6CA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IntDC, MortS</w:t>
            </w:r>
          </w:p>
        </w:tc>
        <w:tc>
          <w:tcPr>
            <w:tcW w:w="0" w:type="auto"/>
          </w:tcPr>
          <w:p w14:paraId="19AA44EF" w14:textId="706471AE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3423481C" w14:textId="586A194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892385B" w14:textId="79594076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64F9F274" w14:textId="77777777" w:rsidTr="00A537DB">
        <w:tc>
          <w:tcPr>
            <w:tcW w:w="0" w:type="auto"/>
          </w:tcPr>
          <w:p w14:paraId="1A3697E4" w14:textId="700AF67C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30</w:t>
            </w:r>
          </w:p>
        </w:tc>
        <w:tc>
          <w:tcPr>
            <w:tcW w:w="0" w:type="auto"/>
          </w:tcPr>
          <w:p w14:paraId="3B6DC36B" w14:textId="6F9EEA8E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CEEC58C" w14:textId="3E993F00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IntDC, CobAB</w:t>
            </w:r>
          </w:p>
        </w:tc>
        <w:tc>
          <w:tcPr>
            <w:tcW w:w="0" w:type="auto"/>
          </w:tcPr>
          <w:p w14:paraId="6F1D785A" w14:textId="1812AEC1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589F157F" w14:textId="1FC6EE18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6A088C44" w14:textId="2DA8C93D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67D16294" w14:textId="77777777" w:rsidTr="00A537DB">
        <w:tc>
          <w:tcPr>
            <w:tcW w:w="0" w:type="auto"/>
          </w:tcPr>
          <w:p w14:paraId="63D73F9A" w14:textId="3F3CFDAE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31</w:t>
            </w:r>
          </w:p>
        </w:tc>
        <w:tc>
          <w:tcPr>
            <w:tcW w:w="0" w:type="auto"/>
          </w:tcPr>
          <w:p w14:paraId="53AFF3A0" w14:textId="21DCD1D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022248F" w14:textId="2F6B89A3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IntDC, Proc</w:t>
            </w:r>
          </w:p>
        </w:tc>
        <w:tc>
          <w:tcPr>
            <w:tcW w:w="0" w:type="auto"/>
          </w:tcPr>
          <w:p w14:paraId="58E136D9" w14:textId="4B8C0C34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530205D0" w14:textId="56BD0680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FA5D462" w14:textId="2CAF2DA6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34046BD" w14:textId="77777777" w:rsidTr="00A537DB">
        <w:tc>
          <w:tcPr>
            <w:tcW w:w="0" w:type="auto"/>
          </w:tcPr>
          <w:p w14:paraId="66BFC3B2" w14:textId="57770847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32</w:t>
            </w:r>
          </w:p>
        </w:tc>
        <w:tc>
          <w:tcPr>
            <w:tcW w:w="0" w:type="auto"/>
          </w:tcPr>
          <w:p w14:paraId="65C36E23" w14:textId="0C8576DE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156512D4" w14:textId="772DEBC7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IntDC, ProcV</w:t>
            </w:r>
          </w:p>
        </w:tc>
        <w:tc>
          <w:tcPr>
            <w:tcW w:w="0" w:type="auto"/>
          </w:tcPr>
          <w:p w14:paraId="619007E2" w14:textId="37BB15EC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D8B6422" w14:textId="1F44D67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178D4FEF" w14:textId="2EE4D4B2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7B4FC786" w14:textId="77777777" w:rsidTr="00A537DB">
        <w:tc>
          <w:tcPr>
            <w:tcW w:w="0" w:type="auto"/>
          </w:tcPr>
          <w:p w14:paraId="73E67C00" w14:textId="1BC08A5B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33</w:t>
            </w:r>
          </w:p>
        </w:tc>
        <w:tc>
          <w:tcPr>
            <w:tcW w:w="0" w:type="auto"/>
          </w:tcPr>
          <w:p w14:paraId="6C3006CE" w14:textId="448888C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098201F4" w14:textId="44F4B561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IntDC, AIHICDC</w:t>
            </w:r>
          </w:p>
        </w:tc>
        <w:tc>
          <w:tcPr>
            <w:tcW w:w="0" w:type="auto"/>
          </w:tcPr>
          <w:p w14:paraId="5B919D85" w14:textId="7ADF17B6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7C54D3C6" w14:textId="5B9D9A46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5D4D58AD" w14:textId="483464B1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2D340AA" w14:textId="77777777" w:rsidTr="00A537DB">
        <w:tc>
          <w:tcPr>
            <w:tcW w:w="0" w:type="auto"/>
          </w:tcPr>
          <w:p w14:paraId="3EA66859" w14:textId="1D07BE68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34</w:t>
            </w:r>
          </w:p>
        </w:tc>
        <w:tc>
          <w:tcPr>
            <w:tcW w:w="0" w:type="auto"/>
          </w:tcPr>
          <w:p w14:paraId="10FE042A" w14:textId="4D206908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BF26CF6" w14:textId="6F6A3C28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IntIC, MortS</w:t>
            </w:r>
          </w:p>
        </w:tc>
        <w:tc>
          <w:tcPr>
            <w:tcW w:w="0" w:type="auto"/>
          </w:tcPr>
          <w:p w14:paraId="1E4B11EE" w14:textId="5992CC15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0FB94FA" w14:textId="6FAC1DB7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E8F1988" w14:textId="38FCD863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4CCB392" w14:textId="77777777" w:rsidTr="00A537DB">
        <w:tc>
          <w:tcPr>
            <w:tcW w:w="0" w:type="auto"/>
          </w:tcPr>
          <w:p w14:paraId="1D646D76" w14:textId="57061ED0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35</w:t>
            </w:r>
          </w:p>
        </w:tc>
        <w:tc>
          <w:tcPr>
            <w:tcW w:w="0" w:type="auto"/>
          </w:tcPr>
          <w:p w14:paraId="30C80815" w14:textId="20D8EB07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04EADAA9" w14:textId="3CBD40BD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IntIC, CobAB</w:t>
            </w:r>
          </w:p>
        </w:tc>
        <w:tc>
          <w:tcPr>
            <w:tcW w:w="0" w:type="auto"/>
          </w:tcPr>
          <w:p w14:paraId="40D32E61" w14:textId="43695A4B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00A726CB" w14:textId="3BB9BB9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787EE46" w14:textId="5F5EB9F1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79356A77" w14:textId="77777777" w:rsidTr="00A537DB">
        <w:tc>
          <w:tcPr>
            <w:tcW w:w="0" w:type="auto"/>
          </w:tcPr>
          <w:p w14:paraId="5C11B999" w14:textId="7F701C91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36</w:t>
            </w:r>
          </w:p>
        </w:tc>
        <w:tc>
          <w:tcPr>
            <w:tcW w:w="0" w:type="auto"/>
          </w:tcPr>
          <w:p w14:paraId="2F0A04B4" w14:textId="0B04D712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E632E94" w14:textId="53BB92B2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IntIC, Proc</w:t>
            </w:r>
          </w:p>
        </w:tc>
        <w:tc>
          <w:tcPr>
            <w:tcW w:w="0" w:type="auto"/>
          </w:tcPr>
          <w:p w14:paraId="2DFEBEA8" w14:textId="5DF7A99A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0E4F32C" w14:textId="01326B37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A51A50C" w14:textId="0647D08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56565167" w14:textId="77777777" w:rsidTr="00A537DB">
        <w:tc>
          <w:tcPr>
            <w:tcW w:w="0" w:type="auto"/>
          </w:tcPr>
          <w:p w14:paraId="11423E69" w14:textId="0C17CA0D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37</w:t>
            </w:r>
          </w:p>
        </w:tc>
        <w:tc>
          <w:tcPr>
            <w:tcW w:w="0" w:type="auto"/>
          </w:tcPr>
          <w:p w14:paraId="3560FA44" w14:textId="07AF0F21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646DDE6A" w14:textId="61E4143F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IntIC, ProcV</w:t>
            </w:r>
          </w:p>
        </w:tc>
        <w:tc>
          <w:tcPr>
            <w:tcW w:w="0" w:type="auto"/>
          </w:tcPr>
          <w:p w14:paraId="65FA6EEF" w14:textId="05E9AE2E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537EAC47" w14:textId="70CBD8F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DA3F762" w14:textId="574FC67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193A8560" w14:textId="77777777" w:rsidTr="00A537DB">
        <w:tc>
          <w:tcPr>
            <w:tcW w:w="0" w:type="auto"/>
          </w:tcPr>
          <w:p w14:paraId="487DBE59" w14:textId="2A7E70F8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38</w:t>
            </w:r>
          </w:p>
        </w:tc>
        <w:tc>
          <w:tcPr>
            <w:tcW w:w="0" w:type="auto"/>
          </w:tcPr>
          <w:p w14:paraId="1AFC45AF" w14:textId="4FC09F7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B0A0CE2" w14:textId="2BB2ECCE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IntIC, AIHICDC</w:t>
            </w:r>
          </w:p>
        </w:tc>
        <w:tc>
          <w:tcPr>
            <w:tcW w:w="0" w:type="auto"/>
          </w:tcPr>
          <w:p w14:paraId="2B9D30CA" w14:textId="0A335A61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865846F" w14:textId="6F1EEFE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79966200" w14:textId="10E6B216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43F0AAFC" w14:textId="77777777" w:rsidTr="00A537DB">
        <w:tc>
          <w:tcPr>
            <w:tcW w:w="0" w:type="auto"/>
          </w:tcPr>
          <w:p w14:paraId="751B7296" w14:textId="7D4AB3F4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39</w:t>
            </w:r>
          </w:p>
        </w:tc>
        <w:tc>
          <w:tcPr>
            <w:tcW w:w="0" w:type="auto"/>
          </w:tcPr>
          <w:p w14:paraId="3907E5F8" w14:textId="35E6A02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F0E3022" w14:textId="6B9B1CEF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MortS, CobAB</w:t>
            </w:r>
          </w:p>
        </w:tc>
        <w:tc>
          <w:tcPr>
            <w:tcW w:w="0" w:type="auto"/>
          </w:tcPr>
          <w:p w14:paraId="5E598EC5" w14:textId="38B1E713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CC716AD" w14:textId="1BFA8D42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6CBDAF08" w14:textId="7609F02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0F4179F3" w14:textId="77777777" w:rsidTr="00A537DB">
        <w:tc>
          <w:tcPr>
            <w:tcW w:w="0" w:type="auto"/>
          </w:tcPr>
          <w:p w14:paraId="02DC60BD" w14:textId="764EAD1B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40</w:t>
            </w:r>
          </w:p>
        </w:tc>
        <w:tc>
          <w:tcPr>
            <w:tcW w:w="0" w:type="auto"/>
          </w:tcPr>
          <w:p w14:paraId="5B77E84F" w14:textId="4353D3C7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217FAA4" w14:textId="01F05396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MortS, Proc</w:t>
            </w:r>
          </w:p>
        </w:tc>
        <w:tc>
          <w:tcPr>
            <w:tcW w:w="0" w:type="auto"/>
          </w:tcPr>
          <w:p w14:paraId="0CF72B31" w14:textId="7BC3503E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0140A077" w14:textId="0EEA67E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758A869" w14:textId="51A1637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753FCB16" w14:textId="77777777" w:rsidTr="00A537DB">
        <w:tc>
          <w:tcPr>
            <w:tcW w:w="0" w:type="auto"/>
          </w:tcPr>
          <w:p w14:paraId="5DF007ED" w14:textId="37725FF8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41</w:t>
            </w:r>
          </w:p>
        </w:tc>
        <w:tc>
          <w:tcPr>
            <w:tcW w:w="0" w:type="auto"/>
          </w:tcPr>
          <w:p w14:paraId="5C6CEA79" w14:textId="39D8715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96BFE2B" w14:textId="3F8175BE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MortS, ProcV</w:t>
            </w:r>
          </w:p>
        </w:tc>
        <w:tc>
          <w:tcPr>
            <w:tcW w:w="0" w:type="auto"/>
          </w:tcPr>
          <w:p w14:paraId="1F02AC23" w14:textId="648ED103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4927F80" w14:textId="55F55BDF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3322199" w14:textId="40D2568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0F3A9FBD" w14:textId="77777777" w:rsidTr="00A537DB">
        <w:tc>
          <w:tcPr>
            <w:tcW w:w="0" w:type="auto"/>
          </w:tcPr>
          <w:p w14:paraId="2B5F0966" w14:textId="604F1F36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42</w:t>
            </w:r>
          </w:p>
        </w:tc>
        <w:tc>
          <w:tcPr>
            <w:tcW w:w="0" w:type="auto"/>
          </w:tcPr>
          <w:p w14:paraId="77F85203" w14:textId="566D391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0C6F33A1" w14:textId="37347629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MortS, AIHICDC</w:t>
            </w:r>
          </w:p>
        </w:tc>
        <w:tc>
          <w:tcPr>
            <w:tcW w:w="0" w:type="auto"/>
          </w:tcPr>
          <w:p w14:paraId="211C68C1" w14:textId="72A5C2F5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59EB6F9B" w14:textId="5C35167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8256FB1" w14:textId="7BAB5E3E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0DBFC25F" w14:textId="77777777" w:rsidTr="00A537DB">
        <w:tc>
          <w:tcPr>
            <w:tcW w:w="0" w:type="auto"/>
          </w:tcPr>
          <w:p w14:paraId="570EBF3F" w14:textId="784B6542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43</w:t>
            </w:r>
          </w:p>
        </w:tc>
        <w:tc>
          <w:tcPr>
            <w:tcW w:w="0" w:type="auto"/>
          </w:tcPr>
          <w:p w14:paraId="6BCBA675" w14:textId="7F78952D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EBDB6C9" w14:textId="4FFFD775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CobAB, Proc</w:t>
            </w:r>
          </w:p>
        </w:tc>
        <w:tc>
          <w:tcPr>
            <w:tcW w:w="0" w:type="auto"/>
          </w:tcPr>
          <w:p w14:paraId="4F1A2698" w14:textId="24F983F0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39476C83" w14:textId="13475F43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41AA886" w14:textId="341E555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34A44ED6" w14:textId="77777777" w:rsidTr="00A537DB">
        <w:tc>
          <w:tcPr>
            <w:tcW w:w="0" w:type="auto"/>
          </w:tcPr>
          <w:p w14:paraId="10907801" w14:textId="0ABD002A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44</w:t>
            </w:r>
          </w:p>
        </w:tc>
        <w:tc>
          <w:tcPr>
            <w:tcW w:w="0" w:type="auto"/>
          </w:tcPr>
          <w:p w14:paraId="11586867" w14:textId="0FBC1404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07A9E713" w14:textId="3D589F3E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CobAB, ProcV</w:t>
            </w:r>
          </w:p>
        </w:tc>
        <w:tc>
          <w:tcPr>
            <w:tcW w:w="0" w:type="auto"/>
          </w:tcPr>
          <w:p w14:paraId="1C128B76" w14:textId="0BE1D36F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0E7CF341" w14:textId="71790ED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6A8CBFBB" w14:textId="4C3BD6F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D2CD28C" w14:textId="77777777" w:rsidTr="00A537DB">
        <w:tc>
          <w:tcPr>
            <w:tcW w:w="0" w:type="auto"/>
          </w:tcPr>
          <w:p w14:paraId="1E7142C8" w14:textId="2EB3128F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45</w:t>
            </w:r>
          </w:p>
        </w:tc>
        <w:tc>
          <w:tcPr>
            <w:tcW w:w="0" w:type="auto"/>
          </w:tcPr>
          <w:p w14:paraId="7A1BC0BA" w14:textId="26DBB458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15BDAA1E" w14:textId="55A256E1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CobAB, AIHICDC</w:t>
            </w:r>
          </w:p>
        </w:tc>
        <w:tc>
          <w:tcPr>
            <w:tcW w:w="0" w:type="auto"/>
          </w:tcPr>
          <w:p w14:paraId="2833EED5" w14:textId="4FEBD772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B5E221D" w14:textId="25B504D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154FB058" w14:textId="2C883A9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5A2198AE" w14:textId="77777777" w:rsidTr="00A537DB">
        <w:tc>
          <w:tcPr>
            <w:tcW w:w="0" w:type="auto"/>
          </w:tcPr>
          <w:p w14:paraId="2B960FA4" w14:textId="013CCEC9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46</w:t>
            </w:r>
          </w:p>
        </w:tc>
        <w:tc>
          <w:tcPr>
            <w:tcW w:w="0" w:type="auto"/>
          </w:tcPr>
          <w:p w14:paraId="36E2C4B2" w14:textId="14D5A846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34A0AA65" w14:textId="63A54232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Proc, ProcV</w:t>
            </w:r>
          </w:p>
        </w:tc>
        <w:tc>
          <w:tcPr>
            <w:tcW w:w="0" w:type="auto"/>
          </w:tcPr>
          <w:p w14:paraId="12B5B458" w14:textId="55E9696B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5FD44AAA" w14:textId="767E099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6E414C86" w14:textId="5C427F8E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12823FC9" w14:textId="77777777" w:rsidTr="00A537DB">
        <w:tc>
          <w:tcPr>
            <w:tcW w:w="0" w:type="auto"/>
          </w:tcPr>
          <w:p w14:paraId="55EB298B" w14:textId="7E24501C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47</w:t>
            </w:r>
          </w:p>
        </w:tc>
        <w:tc>
          <w:tcPr>
            <w:tcW w:w="0" w:type="auto"/>
          </w:tcPr>
          <w:p w14:paraId="39A5ADA3" w14:textId="52224718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4030E86" w14:textId="080E468E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Proc, AIHICDC</w:t>
            </w:r>
          </w:p>
        </w:tc>
        <w:tc>
          <w:tcPr>
            <w:tcW w:w="0" w:type="auto"/>
          </w:tcPr>
          <w:p w14:paraId="2450E906" w14:textId="26B5591B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F084373" w14:textId="1628180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B107C6E" w14:textId="1B2EBFB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6CA3507" w14:textId="77777777" w:rsidTr="00A537DB">
        <w:tc>
          <w:tcPr>
            <w:tcW w:w="0" w:type="auto"/>
          </w:tcPr>
          <w:p w14:paraId="29D5C1DC" w14:textId="6B7E0DB9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48</w:t>
            </w:r>
          </w:p>
        </w:tc>
        <w:tc>
          <w:tcPr>
            <w:tcW w:w="0" w:type="auto"/>
          </w:tcPr>
          <w:p w14:paraId="087AE579" w14:textId="5DE1532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6DC2108C" w14:textId="28404DE6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ProcV, AIHICDC</w:t>
            </w:r>
          </w:p>
        </w:tc>
        <w:tc>
          <w:tcPr>
            <w:tcW w:w="0" w:type="auto"/>
          </w:tcPr>
          <w:p w14:paraId="4901B089" w14:textId="45F929A6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0DE6457" w14:textId="02BFAEE2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EBC3F03" w14:textId="0EA4C4F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727A7CC6" w14:textId="77777777" w:rsidTr="00A537DB">
        <w:tc>
          <w:tcPr>
            <w:tcW w:w="0" w:type="auto"/>
          </w:tcPr>
          <w:p w14:paraId="36610657" w14:textId="6224AEF7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49</w:t>
            </w:r>
          </w:p>
        </w:tc>
        <w:tc>
          <w:tcPr>
            <w:tcW w:w="0" w:type="auto"/>
          </w:tcPr>
          <w:p w14:paraId="433D054E" w14:textId="345920E8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1701690A" w14:textId="5A5042B1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IntIC, MortS</w:t>
            </w:r>
          </w:p>
        </w:tc>
        <w:tc>
          <w:tcPr>
            <w:tcW w:w="0" w:type="auto"/>
          </w:tcPr>
          <w:p w14:paraId="2C276719" w14:textId="541B550B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7EAAE1FA" w14:textId="379A718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7CAC20FD" w14:textId="3B02C693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54B13B88" w14:textId="77777777" w:rsidTr="00A537DB">
        <w:tc>
          <w:tcPr>
            <w:tcW w:w="0" w:type="auto"/>
          </w:tcPr>
          <w:p w14:paraId="6011A34D" w14:textId="7488D083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50</w:t>
            </w:r>
          </w:p>
        </w:tc>
        <w:tc>
          <w:tcPr>
            <w:tcW w:w="0" w:type="auto"/>
          </w:tcPr>
          <w:p w14:paraId="1FB2A60E" w14:textId="3FB42CFF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3991BD6" w14:textId="7E2F12C4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IntIC, CobAB</w:t>
            </w:r>
          </w:p>
        </w:tc>
        <w:tc>
          <w:tcPr>
            <w:tcW w:w="0" w:type="auto"/>
          </w:tcPr>
          <w:p w14:paraId="43CDB5C9" w14:textId="6EEFEB20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5C3C014" w14:textId="051C29A2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1AC93DD" w14:textId="2475DAD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45643CE9" w14:textId="77777777" w:rsidTr="00A537DB">
        <w:tc>
          <w:tcPr>
            <w:tcW w:w="0" w:type="auto"/>
          </w:tcPr>
          <w:p w14:paraId="2E45BDBB" w14:textId="5858F2F2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51</w:t>
            </w:r>
          </w:p>
        </w:tc>
        <w:tc>
          <w:tcPr>
            <w:tcW w:w="0" w:type="auto"/>
          </w:tcPr>
          <w:p w14:paraId="448C79F0" w14:textId="676D1863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C2EBF35" w14:textId="5F4D6C13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IntIC, Proc</w:t>
            </w:r>
          </w:p>
        </w:tc>
        <w:tc>
          <w:tcPr>
            <w:tcW w:w="0" w:type="auto"/>
          </w:tcPr>
          <w:p w14:paraId="086A37FD" w14:textId="3837F423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DF28F51" w14:textId="559DB762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D710F4A" w14:textId="1E910E2F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1BA8C6B" w14:textId="77777777" w:rsidTr="00A537DB">
        <w:tc>
          <w:tcPr>
            <w:tcW w:w="0" w:type="auto"/>
          </w:tcPr>
          <w:p w14:paraId="318184DF" w14:textId="3DD9E3E9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52</w:t>
            </w:r>
          </w:p>
        </w:tc>
        <w:tc>
          <w:tcPr>
            <w:tcW w:w="0" w:type="auto"/>
          </w:tcPr>
          <w:p w14:paraId="50D32AC3" w14:textId="6B093C61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01C6D2E" w14:textId="5C5E542A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IntIC, ProcV</w:t>
            </w:r>
          </w:p>
        </w:tc>
        <w:tc>
          <w:tcPr>
            <w:tcW w:w="0" w:type="auto"/>
          </w:tcPr>
          <w:p w14:paraId="6D955E97" w14:textId="29CFC413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165AC1BE" w14:textId="22A1C733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2C7454E" w14:textId="3363AF24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3C91B93F" w14:textId="77777777" w:rsidTr="00A537DB">
        <w:tc>
          <w:tcPr>
            <w:tcW w:w="0" w:type="auto"/>
          </w:tcPr>
          <w:p w14:paraId="0CA99880" w14:textId="1242DA16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53</w:t>
            </w:r>
          </w:p>
        </w:tc>
        <w:tc>
          <w:tcPr>
            <w:tcW w:w="0" w:type="auto"/>
          </w:tcPr>
          <w:p w14:paraId="614C1FBE" w14:textId="29B547F3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406AB389" w14:textId="2A95F378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IntIC, AIHICDC</w:t>
            </w:r>
          </w:p>
        </w:tc>
        <w:tc>
          <w:tcPr>
            <w:tcW w:w="0" w:type="auto"/>
          </w:tcPr>
          <w:p w14:paraId="58765DBE" w14:textId="55AA134A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FF72D18" w14:textId="78B2EFC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5889E136" w14:textId="03A55C5F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655426C4" w14:textId="77777777" w:rsidTr="00A537DB">
        <w:tc>
          <w:tcPr>
            <w:tcW w:w="0" w:type="auto"/>
          </w:tcPr>
          <w:p w14:paraId="3D7C7D8E" w14:textId="79D5491A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54</w:t>
            </w:r>
          </w:p>
        </w:tc>
        <w:tc>
          <w:tcPr>
            <w:tcW w:w="0" w:type="auto"/>
          </w:tcPr>
          <w:p w14:paraId="6BE977FE" w14:textId="06626B2D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6AD2915" w14:textId="08B6533A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MortS, CobAB</w:t>
            </w:r>
          </w:p>
        </w:tc>
        <w:tc>
          <w:tcPr>
            <w:tcW w:w="0" w:type="auto"/>
          </w:tcPr>
          <w:p w14:paraId="6C0DF45A" w14:textId="55A37C2F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E6405EC" w14:textId="7BE0060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E4417DD" w14:textId="5C54AE3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4B41FC8E" w14:textId="77777777" w:rsidTr="00A537DB">
        <w:tc>
          <w:tcPr>
            <w:tcW w:w="0" w:type="auto"/>
          </w:tcPr>
          <w:p w14:paraId="686010DB" w14:textId="37AC1BC5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55</w:t>
            </w:r>
          </w:p>
        </w:tc>
        <w:tc>
          <w:tcPr>
            <w:tcW w:w="0" w:type="auto"/>
          </w:tcPr>
          <w:p w14:paraId="487391BA" w14:textId="60B2195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14AA6331" w14:textId="2B8361CC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MortS, Proc</w:t>
            </w:r>
          </w:p>
        </w:tc>
        <w:tc>
          <w:tcPr>
            <w:tcW w:w="0" w:type="auto"/>
          </w:tcPr>
          <w:p w14:paraId="67AC0160" w14:textId="6A4B8940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CBDB104" w14:textId="6EDD5AA7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43CCAEF" w14:textId="3CEBA2E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6D1C52C1" w14:textId="77777777" w:rsidTr="00A537DB">
        <w:tc>
          <w:tcPr>
            <w:tcW w:w="0" w:type="auto"/>
          </w:tcPr>
          <w:p w14:paraId="3D82A33C" w14:textId="36D5DABA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56</w:t>
            </w:r>
          </w:p>
        </w:tc>
        <w:tc>
          <w:tcPr>
            <w:tcW w:w="0" w:type="auto"/>
          </w:tcPr>
          <w:p w14:paraId="57BD11DB" w14:textId="4534E4BE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0B62EF54" w14:textId="19381854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MortS, ProcV</w:t>
            </w:r>
          </w:p>
        </w:tc>
        <w:tc>
          <w:tcPr>
            <w:tcW w:w="0" w:type="auto"/>
          </w:tcPr>
          <w:p w14:paraId="6D842B26" w14:textId="180A170D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02785582" w14:textId="5622FA9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5D7503B6" w14:textId="16F4DE9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5433BC8" w14:textId="77777777" w:rsidTr="00A537DB">
        <w:tc>
          <w:tcPr>
            <w:tcW w:w="0" w:type="auto"/>
          </w:tcPr>
          <w:p w14:paraId="729FADB2" w14:textId="4B0BBE8A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57</w:t>
            </w:r>
          </w:p>
        </w:tc>
        <w:tc>
          <w:tcPr>
            <w:tcW w:w="0" w:type="auto"/>
          </w:tcPr>
          <w:p w14:paraId="72D781F8" w14:textId="1C9987C1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0A1EE1F" w14:textId="48F9C5DD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MortS, AIHICDC</w:t>
            </w:r>
          </w:p>
        </w:tc>
        <w:tc>
          <w:tcPr>
            <w:tcW w:w="0" w:type="auto"/>
          </w:tcPr>
          <w:p w14:paraId="6F38EBCF" w14:textId="31288574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75BB4827" w14:textId="7A9488A1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CCBE5FF" w14:textId="2F4A925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801E9E6" w14:textId="77777777" w:rsidTr="00A537DB">
        <w:tc>
          <w:tcPr>
            <w:tcW w:w="0" w:type="auto"/>
          </w:tcPr>
          <w:p w14:paraId="1F5940D3" w14:textId="5ADD8F4A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58</w:t>
            </w:r>
          </w:p>
        </w:tc>
        <w:tc>
          <w:tcPr>
            <w:tcW w:w="0" w:type="auto"/>
          </w:tcPr>
          <w:p w14:paraId="3E1897F9" w14:textId="00CEE8BF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08B0392" w14:textId="1CC39937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CobAB, Proc</w:t>
            </w:r>
          </w:p>
        </w:tc>
        <w:tc>
          <w:tcPr>
            <w:tcW w:w="0" w:type="auto"/>
          </w:tcPr>
          <w:p w14:paraId="0014E943" w14:textId="16D9A4CE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3D454E10" w14:textId="36943F4D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6D0816D" w14:textId="704D419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518B48A1" w14:textId="77777777" w:rsidTr="00A537DB">
        <w:tc>
          <w:tcPr>
            <w:tcW w:w="0" w:type="auto"/>
          </w:tcPr>
          <w:p w14:paraId="53A1E00C" w14:textId="676E3043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59</w:t>
            </w:r>
          </w:p>
        </w:tc>
        <w:tc>
          <w:tcPr>
            <w:tcW w:w="0" w:type="auto"/>
          </w:tcPr>
          <w:p w14:paraId="041D144A" w14:textId="093E6A23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6AA00BE2" w14:textId="3A7A747E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CobAB, ProcV</w:t>
            </w:r>
          </w:p>
        </w:tc>
        <w:tc>
          <w:tcPr>
            <w:tcW w:w="0" w:type="auto"/>
          </w:tcPr>
          <w:p w14:paraId="18F4D55D" w14:textId="06D3CCF6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03AA18B8" w14:textId="066A9BE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F830CB5" w14:textId="42EC095E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</w:tbl>
    <w:p w14:paraId="3293EE8E" w14:textId="77777777" w:rsidR="00E9757E" w:rsidRDefault="00E9757E" w:rsidP="00E9757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D09B2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lastRenderedPageBreak/>
        <w:t>Tabela S</w:t>
      </w:r>
      <w:r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t>9</w:t>
      </w:r>
      <w:r w:rsidRPr="000D09B2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t>.</w:t>
      </w:r>
      <w:r w:rsidRPr="000D09B2"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F34803">
        <w:rPr>
          <w:rFonts w:ascii="Times New Roman" w:hAnsi="Times New Roman" w:cs="Times New Roman"/>
          <w:i/>
          <w:iCs/>
          <w:sz w:val="24"/>
          <w:szCs w:val="24"/>
        </w:rPr>
        <w:t>ontinuação</w:t>
      </w:r>
    </w:p>
    <w:tbl>
      <w:tblPr>
        <w:tblStyle w:val="Tabelacomgrade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1"/>
        <w:gridCol w:w="1711"/>
        <w:gridCol w:w="2372"/>
        <w:gridCol w:w="1949"/>
        <w:gridCol w:w="1628"/>
        <w:gridCol w:w="1405"/>
      </w:tblGrid>
      <w:tr w:rsidR="000D09B2" w:rsidRPr="00B64BC9" w14:paraId="1A146A4C" w14:textId="77777777" w:rsidTr="00A537DB"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7D28C50" w14:textId="77777777" w:rsidR="000D09B2" w:rsidRPr="00B64BC9" w:rsidRDefault="000D09B2" w:rsidP="00A537DB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odel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35DB107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respost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C5D3CD2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explicativ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FF3380D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de controle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0BA3CFD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ipo de model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3C28FD3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istribuição</w:t>
            </w:r>
          </w:p>
        </w:tc>
      </w:tr>
      <w:tr w:rsidR="00E9757E" w:rsidRPr="00B64BC9" w14:paraId="06CE11FA" w14:textId="77777777" w:rsidTr="00A537DB">
        <w:tc>
          <w:tcPr>
            <w:tcW w:w="0" w:type="auto"/>
          </w:tcPr>
          <w:p w14:paraId="1C3E9484" w14:textId="286B85E7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60</w:t>
            </w:r>
          </w:p>
        </w:tc>
        <w:tc>
          <w:tcPr>
            <w:tcW w:w="0" w:type="auto"/>
          </w:tcPr>
          <w:p w14:paraId="27D45A8E" w14:textId="3FFCAEAF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18A2C1D2" w14:textId="5BC63927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CobAB, AIHICDC</w:t>
            </w:r>
          </w:p>
        </w:tc>
        <w:tc>
          <w:tcPr>
            <w:tcW w:w="0" w:type="auto"/>
          </w:tcPr>
          <w:p w14:paraId="36F24CA9" w14:textId="5E8B753E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0873D227" w14:textId="271DB0D4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5E51E514" w14:textId="39157EAC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7E3438C" w14:textId="77777777" w:rsidTr="00A537DB">
        <w:tc>
          <w:tcPr>
            <w:tcW w:w="0" w:type="auto"/>
          </w:tcPr>
          <w:p w14:paraId="2A9451E7" w14:textId="08A9552B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61</w:t>
            </w:r>
          </w:p>
        </w:tc>
        <w:tc>
          <w:tcPr>
            <w:tcW w:w="0" w:type="auto"/>
          </w:tcPr>
          <w:p w14:paraId="1716D998" w14:textId="63350D70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62A66B6B" w14:textId="05517215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Proc, ProcV</w:t>
            </w:r>
          </w:p>
        </w:tc>
        <w:tc>
          <w:tcPr>
            <w:tcW w:w="0" w:type="auto"/>
          </w:tcPr>
          <w:p w14:paraId="2573C17D" w14:textId="209254CA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4D2952D" w14:textId="28CB95F6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7DB1C519" w14:textId="2544CA46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3D88359F" w14:textId="77777777" w:rsidTr="00A537DB">
        <w:tc>
          <w:tcPr>
            <w:tcW w:w="0" w:type="auto"/>
          </w:tcPr>
          <w:p w14:paraId="54A32840" w14:textId="5B1092FB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62</w:t>
            </w:r>
          </w:p>
        </w:tc>
        <w:tc>
          <w:tcPr>
            <w:tcW w:w="0" w:type="auto"/>
          </w:tcPr>
          <w:p w14:paraId="124C09A7" w14:textId="25E37FD3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0A1AFC73" w14:textId="23AB96EC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Proc, AIHICDC</w:t>
            </w:r>
          </w:p>
        </w:tc>
        <w:tc>
          <w:tcPr>
            <w:tcW w:w="0" w:type="auto"/>
          </w:tcPr>
          <w:p w14:paraId="485384C5" w14:textId="08C9AA56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7194DDC" w14:textId="3B986D79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0CCD806" w14:textId="61AC98B1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4B371D2B" w14:textId="77777777" w:rsidTr="00A537DB">
        <w:tc>
          <w:tcPr>
            <w:tcW w:w="0" w:type="auto"/>
          </w:tcPr>
          <w:p w14:paraId="2D7DEDA1" w14:textId="356AA10F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63</w:t>
            </w:r>
          </w:p>
        </w:tc>
        <w:tc>
          <w:tcPr>
            <w:tcW w:w="0" w:type="auto"/>
          </w:tcPr>
          <w:p w14:paraId="5311FD4C" w14:textId="56B17F5C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42F3535" w14:textId="726FCE20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ProcV, AIHICDC</w:t>
            </w:r>
          </w:p>
        </w:tc>
        <w:tc>
          <w:tcPr>
            <w:tcW w:w="0" w:type="auto"/>
          </w:tcPr>
          <w:p w14:paraId="521921F9" w14:textId="46439C6F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93920B4" w14:textId="2AD51D13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FA86BAA" w14:textId="4CC93812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00115AF4" w14:textId="77777777" w:rsidTr="00A537DB">
        <w:tc>
          <w:tcPr>
            <w:tcW w:w="0" w:type="auto"/>
          </w:tcPr>
          <w:p w14:paraId="1C66CE3E" w14:textId="5E78E008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64</w:t>
            </w:r>
          </w:p>
        </w:tc>
        <w:tc>
          <w:tcPr>
            <w:tcW w:w="0" w:type="auto"/>
          </w:tcPr>
          <w:p w14:paraId="2F02EF46" w14:textId="5E377669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1EA22699" w14:textId="10C67C61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IC, MortS, CobAB</w:t>
            </w:r>
          </w:p>
        </w:tc>
        <w:tc>
          <w:tcPr>
            <w:tcW w:w="0" w:type="auto"/>
          </w:tcPr>
          <w:p w14:paraId="4DAF9113" w14:textId="299E4DBC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35D6968" w14:textId="3918FD7D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11A19D04" w14:textId="0EC1763C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556EACF" w14:textId="77777777" w:rsidTr="00A537DB">
        <w:tc>
          <w:tcPr>
            <w:tcW w:w="0" w:type="auto"/>
          </w:tcPr>
          <w:p w14:paraId="34DAF478" w14:textId="2EE19CC3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65</w:t>
            </w:r>
          </w:p>
        </w:tc>
        <w:tc>
          <w:tcPr>
            <w:tcW w:w="0" w:type="auto"/>
          </w:tcPr>
          <w:p w14:paraId="4EE1716B" w14:textId="2047AAD3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39C8E479" w14:textId="78712D27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IC, MortS, Proc</w:t>
            </w:r>
          </w:p>
        </w:tc>
        <w:tc>
          <w:tcPr>
            <w:tcW w:w="0" w:type="auto"/>
          </w:tcPr>
          <w:p w14:paraId="6AF1BE30" w14:textId="28DE1C78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571A152C" w14:textId="6BF6DF43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1EAB1BD1" w14:textId="78E00BF7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136A5ADE" w14:textId="77777777" w:rsidTr="00A537DB">
        <w:tc>
          <w:tcPr>
            <w:tcW w:w="0" w:type="auto"/>
          </w:tcPr>
          <w:p w14:paraId="127ABE6D" w14:textId="46380209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66</w:t>
            </w:r>
          </w:p>
        </w:tc>
        <w:tc>
          <w:tcPr>
            <w:tcW w:w="0" w:type="auto"/>
          </w:tcPr>
          <w:p w14:paraId="09E80A0F" w14:textId="6DB2DE1F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5D6863E" w14:textId="020036B7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IC, MortS, ProcV</w:t>
            </w:r>
          </w:p>
        </w:tc>
        <w:tc>
          <w:tcPr>
            <w:tcW w:w="0" w:type="auto"/>
          </w:tcPr>
          <w:p w14:paraId="31E8B31E" w14:textId="5D3FA9E0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72C6163" w14:textId="6E64D456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CA0E47E" w14:textId="2D32CF8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6304B5CA" w14:textId="77777777" w:rsidTr="00A537DB">
        <w:tc>
          <w:tcPr>
            <w:tcW w:w="0" w:type="auto"/>
          </w:tcPr>
          <w:p w14:paraId="722CA6C0" w14:textId="1150DB58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67</w:t>
            </w:r>
          </w:p>
        </w:tc>
        <w:tc>
          <w:tcPr>
            <w:tcW w:w="0" w:type="auto"/>
          </w:tcPr>
          <w:p w14:paraId="3606051E" w14:textId="65FB7C42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1FFF22FF" w14:textId="7BDAE024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IC, MortS, AIHICDC</w:t>
            </w:r>
          </w:p>
        </w:tc>
        <w:tc>
          <w:tcPr>
            <w:tcW w:w="0" w:type="auto"/>
          </w:tcPr>
          <w:p w14:paraId="19EE54F9" w14:textId="16D5C210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73EA11B" w14:textId="21829264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68B7820A" w14:textId="2936D11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38A46601" w14:textId="77777777" w:rsidTr="00A537DB">
        <w:tc>
          <w:tcPr>
            <w:tcW w:w="0" w:type="auto"/>
          </w:tcPr>
          <w:p w14:paraId="46BEDF66" w14:textId="3700DD4A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68</w:t>
            </w:r>
          </w:p>
        </w:tc>
        <w:tc>
          <w:tcPr>
            <w:tcW w:w="0" w:type="auto"/>
          </w:tcPr>
          <w:p w14:paraId="238D1DCE" w14:textId="3736299D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7BD21D4" w14:textId="33E73BAF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IC, CobAB, Proc</w:t>
            </w:r>
          </w:p>
        </w:tc>
        <w:tc>
          <w:tcPr>
            <w:tcW w:w="0" w:type="auto"/>
          </w:tcPr>
          <w:p w14:paraId="2DC7B27C" w14:textId="48E985A3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1170B3F" w14:textId="41B8889E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C1765AC" w14:textId="5F5DFD66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15E9E4FE" w14:textId="77777777" w:rsidTr="00A537DB">
        <w:tc>
          <w:tcPr>
            <w:tcW w:w="0" w:type="auto"/>
          </w:tcPr>
          <w:p w14:paraId="15EA0B22" w14:textId="33CF1064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69</w:t>
            </w:r>
          </w:p>
        </w:tc>
        <w:tc>
          <w:tcPr>
            <w:tcW w:w="0" w:type="auto"/>
          </w:tcPr>
          <w:p w14:paraId="4EB9D7DD" w14:textId="29B49A1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4A9B222F" w14:textId="1088C61E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IC, CobAB, ProcV</w:t>
            </w:r>
          </w:p>
        </w:tc>
        <w:tc>
          <w:tcPr>
            <w:tcW w:w="0" w:type="auto"/>
          </w:tcPr>
          <w:p w14:paraId="3C7B4A4E" w14:textId="6A252B3D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0DE5505" w14:textId="2EF8A1C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C7093FB" w14:textId="1363D266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0F550FC0" w14:textId="77777777" w:rsidTr="00A537DB">
        <w:tc>
          <w:tcPr>
            <w:tcW w:w="0" w:type="auto"/>
          </w:tcPr>
          <w:p w14:paraId="4902B1D3" w14:textId="778B4AE0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70</w:t>
            </w:r>
          </w:p>
        </w:tc>
        <w:tc>
          <w:tcPr>
            <w:tcW w:w="0" w:type="auto"/>
          </w:tcPr>
          <w:p w14:paraId="076CC56C" w14:textId="35C45994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2DE6492" w14:textId="48AD5350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IC, CobAB, AIHICDC</w:t>
            </w:r>
          </w:p>
        </w:tc>
        <w:tc>
          <w:tcPr>
            <w:tcW w:w="0" w:type="auto"/>
          </w:tcPr>
          <w:p w14:paraId="58C538E9" w14:textId="3C620804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12536DC" w14:textId="17DA6722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BB66533" w14:textId="30B3497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66B40491" w14:textId="77777777" w:rsidTr="00A537DB">
        <w:tc>
          <w:tcPr>
            <w:tcW w:w="0" w:type="auto"/>
          </w:tcPr>
          <w:p w14:paraId="4D49F165" w14:textId="6916F47C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71</w:t>
            </w:r>
          </w:p>
        </w:tc>
        <w:tc>
          <w:tcPr>
            <w:tcW w:w="0" w:type="auto"/>
          </w:tcPr>
          <w:p w14:paraId="28BE95D2" w14:textId="30AE1C1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328662DF" w14:textId="2278F03B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IC, Proc, ProcV</w:t>
            </w:r>
          </w:p>
        </w:tc>
        <w:tc>
          <w:tcPr>
            <w:tcW w:w="0" w:type="auto"/>
          </w:tcPr>
          <w:p w14:paraId="688BC6B9" w14:textId="14A4D8A9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55538C82" w14:textId="13187AF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1424740" w14:textId="2D32896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08868B4" w14:textId="77777777" w:rsidTr="00A537DB">
        <w:tc>
          <w:tcPr>
            <w:tcW w:w="0" w:type="auto"/>
          </w:tcPr>
          <w:p w14:paraId="23200FDC" w14:textId="06CE4AA7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72</w:t>
            </w:r>
          </w:p>
        </w:tc>
        <w:tc>
          <w:tcPr>
            <w:tcW w:w="0" w:type="auto"/>
          </w:tcPr>
          <w:p w14:paraId="200D406B" w14:textId="3312A36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376D0603" w14:textId="6D13DC91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IC, Proc, AIHICDC</w:t>
            </w:r>
          </w:p>
        </w:tc>
        <w:tc>
          <w:tcPr>
            <w:tcW w:w="0" w:type="auto"/>
          </w:tcPr>
          <w:p w14:paraId="6C8C8352" w14:textId="2E019652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596BFA5" w14:textId="0DF0942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63431BA5" w14:textId="61700670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31725CBD" w14:textId="77777777" w:rsidTr="00A537DB">
        <w:tc>
          <w:tcPr>
            <w:tcW w:w="0" w:type="auto"/>
          </w:tcPr>
          <w:p w14:paraId="2C257A1D" w14:textId="21B3DCF7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73</w:t>
            </w:r>
          </w:p>
        </w:tc>
        <w:tc>
          <w:tcPr>
            <w:tcW w:w="0" w:type="auto"/>
          </w:tcPr>
          <w:p w14:paraId="34CA7145" w14:textId="0C30C740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5682986" w14:textId="46589BB8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IC, ProcV, AIHICDC</w:t>
            </w:r>
          </w:p>
        </w:tc>
        <w:tc>
          <w:tcPr>
            <w:tcW w:w="0" w:type="auto"/>
          </w:tcPr>
          <w:p w14:paraId="180DE222" w14:textId="505AC7E5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7A8EDC5" w14:textId="45B3852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56B679FA" w14:textId="1308887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602B17A9" w14:textId="77777777" w:rsidTr="00A537DB">
        <w:tc>
          <w:tcPr>
            <w:tcW w:w="0" w:type="auto"/>
          </w:tcPr>
          <w:p w14:paraId="0B5C8E3D" w14:textId="4967AF12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7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0" w:type="auto"/>
          </w:tcPr>
          <w:p w14:paraId="78C969E3" w14:textId="29B412B8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61F01E5A" w14:textId="7C3ED3C3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S, CobAB, Proc</w:t>
            </w:r>
          </w:p>
        </w:tc>
        <w:tc>
          <w:tcPr>
            <w:tcW w:w="0" w:type="auto"/>
          </w:tcPr>
          <w:p w14:paraId="53C94A52" w14:textId="114EE584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C350DA5" w14:textId="1AC7AE3B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A595552" w14:textId="7973C687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7A20923B" w14:textId="77777777" w:rsidTr="00A537DB">
        <w:tc>
          <w:tcPr>
            <w:tcW w:w="0" w:type="auto"/>
          </w:tcPr>
          <w:p w14:paraId="7037854F" w14:textId="10999BD4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2BD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75</w:t>
            </w:r>
          </w:p>
        </w:tc>
        <w:tc>
          <w:tcPr>
            <w:tcW w:w="0" w:type="auto"/>
          </w:tcPr>
          <w:p w14:paraId="1D021C84" w14:textId="6FFBC7B7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50CAE52" w14:textId="29299E0F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S, CobAB, ProcV</w:t>
            </w:r>
          </w:p>
        </w:tc>
        <w:tc>
          <w:tcPr>
            <w:tcW w:w="0" w:type="auto"/>
          </w:tcPr>
          <w:p w14:paraId="02886CBD" w14:textId="3CA1728D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6C04655" w14:textId="18B4618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59570325" w14:textId="5B0ECE90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424BC4B0" w14:textId="77777777" w:rsidTr="00A537DB">
        <w:tc>
          <w:tcPr>
            <w:tcW w:w="0" w:type="auto"/>
          </w:tcPr>
          <w:p w14:paraId="4E96E1EF" w14:textId="62174593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2BD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76</w:t>
            </w:r>
          </w:p>
        </w:tc>
        <w:tc>
          <w:tcPr>
            <w:tcW w:w="0" w:type="auto"/>
          </w:tcPr>
          <w:p w14:paraId="0D667B73" w14:textId="31D4FB62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F9A944A" w14:textId="52BCB66B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S, CobAB, AIHICDC</w:t>
            </w:r>
          </w:p>
        </w:tc>
        <w:tc>
          <w:tcPr>
            <w:tcW w:w="0" w:type="auto"/>
          </w:tcPr>
          <w:p w14:paraId="5837A67C" w14:textId="2CAEFC37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9FAC773" w14:textId="500E9F8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54C26FE7" w14:textId="5C0BA85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64366ED8" w14:textId="77777777" w:rsidTr="00A537DB">
        <w:tc>
          <w:tcPr>
            <w:tcW w:w="0" w:type="auto"/>
          </w:tcPr>
          <w:p w14:paraId="6FC5709F" w14:textId="4645A2FD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2BD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77</w:t>
            </w:r>
          </w:p>
        </w:tc>
        <w:tc>
          <w:tcPr>
            <w:tcW w:w="0" w:type="auto"/>
          </w:tcPr>
          <w:p w14:paraId="047E780E" w14:textId="788AA324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02D060F8" w14:textId="79A1971B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S, Proc, ProcV</w:t>
            </w:r>
          </w:p>
        </w:tc>
        <w:tc>
          <w:tcPr>
            <w:tcW w:w="0" w:type="auto"/>
          </w:tcPr>
          <w:p w14:paraId="0F24C032" w14:textId="472EF0E7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0FEDF731" w14:textId="6EDC9EC3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730BFAF" w14:textId="20C39EA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72C360DD" w14:textId="77777777" w:rsidTr="00A537DB">
        <w:tc>
          <w:tcPr>
            <w:tcW w:w="0" w:type="auto"/>
          </w:tcPr>
          <w:p w14:paraId="17473F3F" w14:textId="0BAADB78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2BD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78</w:t>
            </w:r>
          </w:p>
        </w:tc>
        <w:tc>
          <w:tcPr>
            <w:tcW w:w="0" w:type="auto"/>
          </w:tcPr>
          <w:p w14:paraId="23520125" w14:textId="34B239CD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1C02B732" w14:textId="34603195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S, Proc, AIHICDC</w:t>
            </w:r>
          </w:p>
        </w:tc>
        <w:tc>
          <w:tcPr>
            <w:tcW w:w="0" w:type="auto"/>
          </w:tcPr>
          <w:p w14:paraId="2F3AA8F8" w14:textId="695AFF3D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78710795" w14:textId="62FEA664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33CE900" w14:textId="5E42455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3AEC429D" w14:textId="77777777" w:rsidTr="00A537DB">
        <w:tc>
          <w:tcPr>
            <w:tcW w:w="0" w:type="auto"/>
          </w:tcPr>
          <w:p w14:paraId="4C680382" w14:textId="2F6BBE01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2BD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79</w:t>
            </w:r>
          </w:p>
        </w:tc>
        <w:tc>
          <w:tcPr>
            <w:tcW w:w="0" w:type="auto"/>
          </w:tcPr>
          <w:p w14:paraId="4D5B6A91" w14:textId="5364EF33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47141C6F" w14:textId="62395244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S, ProcV, AIHICDC</w:t>
            </w:r>
          </w:p>
        </w:tc>
        <w:tc>
          <w:tcPr>
            <w:tcW w:w="0" w:type="auto"/>
          </w:tcPr>
          <w:p w14:paraId="6993AD68" w14:textId="4C15D345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1705BE0" w14:textId="7C56CC5D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E818C33" w14:textId="28EB04DF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465A4C46" w14:textId="77777777" w:rsidTr="00A537DB">
        <w:tc>
          <w:tcPr>
            <w:tcW w:w="0" w:type="auto"/>
          </w:tcPr>
          <w:p w14:paraId="14C462D2" w14:textId="5B26A6DE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2BD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80</w:t>
            </w:r>
          </w:p>
        </w:tc>
        <w:tc>
          <w:tcPr>
            <w:tcW w:w="0" w:type="auto"/>
          </w:tcPr>
          <w:p w14:paraId="4D0FC756" w14:textId="74DC73E7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15F1F28" w14:textId="48575C47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CobAB, Proc, ProcV</w:t>
            </w:r>
          </w:p>
        </w:tc>
        <w:tc>
          <w:tcPr>
            <w:tcW w:w="0" w:type="auto"/>
          </w:tcPr>
          <w:p w14:paraId="693B3777" w14:textId="5A7BF745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1FCBCCD7" w14:textId="60C9E5F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687E0A34" w14:textId="3C88DF2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7E33AC0D" w14:textId="77777777" w:rsidTr="00A537DB">
        <w:tc>
          <w:tcPr>
            <w:tcW w:w="0" w:type="auto"/>
          </w:tcPr>
          <w:p w14:paraId="112CFC0A" w14:textId="69E660AA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2BD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81</w:t>
            </w:r>
          </w:p>
        </w:tc>
        <w:tc>
          <w:tcPr>
            <w:tcW w:w="0" w:type="auto"/>
          </w:tcPr>
          <w:p w14:paraId="05CDC09C" w14:textId="4617571D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4162E442" w14:textId="0875C8F5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CobAB, Proc, AIHICDC</w:t>
            </w:r>
          </w:p>
        </w:tc>
        <w:tc>
          <w:tcPr>
            <w:tcW w:w="0" w:type="auto"/>
          </w:tcPr>
          <w:p w14:paraId="09DB8BAD" w14:textId="29AB152E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68A1B34" w14:textId="235845B4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B426BF0" w14:textId="0C76C284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08273CF7" w14:textId="77777777" w:rsidTr="00A537DB">
        <w:tc>
          <w:tcPr>
            <w:tcW w:w="0" w:type="auto"/>
          </w:tcPr>
          <w:p w14:paraId="1F5C7512" w14:textId="4310F74D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2BD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82</w:t>
            </w:r>
          </w:p>
        </w:tc>
        <w:tc>
          <w:tcPr>
            <w:tcW w:w="0" w:type="auto"/>
          </w:tcPr>
          <w:p w14:paraId="3904013E" w14:textId="7CEC2B6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69B068DC" w14:textId="0B49CD83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CobAB, ProcV, AIHICDC</w:t>
            </w:r>
          </w:p>
        </w:tc>
        <w:tc>
          <w:tcPr>
            <w:tcW w:w="0" w:type="auto"/>
          </w:tcPr>
          <w:p w14:paraId="2FB3A8BF" w14:textId="295DCBF8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1A5D85A6" w14:textId="0E66B77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10DCF81D" w14:textId="1599504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3401D67C" w14:textId="77777777" w:rsidTr="00A537DB">
        <w:tc>
          <w:tcPr>
            <w:tcW w:w="0" w:type="auto"/>
          </w:tcPr>
          <w:p w14:paraId="33310EA9" w14:textId="3D79391B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2BD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83</w:t>
            </w:r>
          </w:p>
        </w:tc>
        <w:tc>
          <w:tcPr>
            <w:tcW w:w="0" w:type="auto"/>
          </w:tcPr>
          <w:p w14:paraId="7C0C3A64" w14:textId="6E90A13D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C28F5BA" w14:textId="3D869899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Proc, ProcV, AIHICDC</w:t>
            </w:r>
          </w:p>
        </w:tc>
        <w:tc>
          <w:tcPr>
            <w:tcW w:w="0" w:type="auto"/>
          </w:tcPr>
          <w:p w14:paraId="4A67D3E2" w14:textId="6F98EDBC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0C3873ED" w14:textId="58E5426D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6CC3F102" w14:textId="6E32369F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</w:tbl>
    <w:p w14:paraId="3FD9144D" w14:textId="77777777" w:rsidR="0068262A" w:rsidRPr="00F237F6" w:rsidRDefault="0068262A" w:rsidP="00E9757E">
      <w:pPr>
        <w:spacing w:after="0" w:line="360" w:lineRule="auto"/>
        <w:jc w:val="both"/>
        <w:rPr>
          <w:rFonts w:ascii="Times New Roman" w:hAnsi="Times New Roman" w:cs="Times New Roman"/>
        </w:rPr>
      </w:pPr>
    </w:p>
    <w:sectPr w:rsidR="0068262A" w:rsidRPr="00F237F6" w:rsidSect="000D09B2">
      <w:pgSz w:w="11906" w:h="16838"/>
      <w:pgMar w:top="720" w:right="720" w:bottom="720" w:left="72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3AADF03" w14:textId="77777777" w:rsidR="00406A19" w:rsidRDefault="00406A19">
      <w:pPr>
        <w:spacing w:after="0" w:line="240" w:lineRule="auto"/>
      </w:pPr>
      <w:r>
        <w:separator/>
      </w:r>
    </w:p>
  </w:endnote>
  <w:endnote w:type="continuationSeparator" w:id="0">
    <w:p w14:paraId="5B061519" w14:textId="77777777" w:rsidR="00406A19" w:rsidRDefault="00406A1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17221526"/>
      <w:docPartObj>
        <w:docPartGallery w:val="Page Numbers (Bottom of Page)"/>
        <w:docPartUnique/>
      </w:docPartObj>
    </w:sdtPr>
    <w:sdtContent>
      <w:p w14:paraId="4D5C35E6" w14:textId="77777777" w:rsidR="002426EB" w:rsidRDefault="002426EB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39</w:t>
        </w:r>
        <w:r>
          <w:fldChar w:fldCharType="end"/>
        </w:r>
      </w:p>
    </w:sdtContent>
  </w:sdt>
  <w:p w14:paraId="658C9B9C" w14:textId="77777777" w:rsidR="002426EB" w:rsidRDefault="002426EB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E2082D" w14:textId="77777777" w:rsidR="00406A19" w:rsidRDefault="00406A19">
      <w:pPr>
        <w:spacing w:after="0" w:line="240" w:lineRule="auto"/>
      </w:pPr>
      <w:r>
        <w:separator/>
      </w:r>
    </w:p>
  </w:footnote>
  <w:footnote w:type="continuationSeparator" w:id="0">
    <w:p w14:paraId="00F83E9A" w14:textId="77777777" w:rsidR="00406A19" w:rsidRDefault="00406A1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EE517E"/>
    <w:multiLevelType w:val="hybridMultilevel"/>
    <w:tmpl w:val="43765F6E"/>
    <w:lvl w:ilvl="0" w:tplc="0416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87F67D1"/>
    <w:multiLevelType w:val="hybridMultilevel"/>
    <w:tmpl w:val="30B03BAA"/>
    <w:lvl w:ilvl="0" w:tplc="0416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FF4CE0"/>
    <w:multiLevelType w:val="hybridMultilevel"/>
    <w:tmpl w:val="FB1284F0"/>
    <w:lvl w:ilvl="0" w:tplc="0416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2F646BD"/>
    <w:multiLevelType w:val="hybridMultilevel"/>
    <w:tmpl w:val="0B8EAFC2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B827FCA"/>
    <w:multiLevelType w:val="hybridMultilevel"/>
    <w:tmpl w:val="10E0B30E"/>
    <w:lvl w:ilvl="0" w:tplc="D130946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 w:themeColor="text1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96C52EE"/>
    <w:multiLevelType w:val="hybridMultilevel"/>
    <w:tmpl w:val="8C30A532"/>
    <w:lvl w:ilvl="0" w:tplc="0416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3AF4FAD"/>
    <w:multiLevelType w:val="hybridMultilevel"/>
    <w:tmpl w:val="C1D46F9A"/>
    <w:lvl w:ilvl="0" w:tplc="0416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5771483"/>
    <w:multiLevelType w:val="hybridMultilevel"/>
    <w:tmpl w:val="2ED2A498"/>
    <w:lvl w:ilvl="0" w:tplc="0416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15176362">
    <w:abstractNumId w:val="2"/>
  </w:num>
  <w:num w:numId="2" w16cid:durableId="1312170038">
    <w:abstractNumId w:val="6"/>
  </w:num>
  <w:num w:numId="3" w16cid:durableId="1582446138">
    <w:abstractNumId w:val="0"/>
  </w:num>
  <w:num w:numId="4" w16cid:durableId="1682048715">
    <w:abstractNumId w:val="5"/>
  </w:num>
  <w:num w:numId="5" w16cid:durableId="2119597263">
    <w:abstractNumId w:val="7"/>
  </w:num>
  <w:num w:numId="6" w16cid:durableId="898520410">
    <w:abstractNumId w:val="1"/>
  </w:num>
  <w:num w:numId="7" w16cid:durableId="1121024898">
    <w:abstractNumId w:val="3"/>
  </w:num>
  <w:num w:numId="8" w16cid:durableId="51997377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163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11F50"/>
    <w:rsid w:val="00001052"/>
    <w:rsid w:val="00014D32"/>
    <w:rsid w:val="000417D6"/>
    <w:rsid w:val="000418C8"/>
    <w:rsid w:val="00045B05"/>
    <w:rsid w:val="000665B7"/>
    <w:rsid w:val="00094B93"/>
    <w:rsid w:val="000C6527"/>
    <w:rsid w:val="000D09B2"/>
    <w:rsid w:val="000D1C43"/>
    <w:rsid w:val="000D34C6"/>
    <w:rsid w:val="000E0FFC"/>
    <w:rsid w:val="00106C74"/>
    <w:rsid w:val="0010743B"/>
    <w:rsid w:val="00115C42"/>
    <w:rsid w:val="001216C2"/>
    <w:rsid w:val="00122162"/>
    <w:rsid w:val="0012329B"/>
    <w:rsid w:val="00131825"/>
    <w:rsid w:val="001468CA"/>
    <w:rsid w:val="00147A75"/>
    <w:rsid w:val="00167BFE"/>
    <w:rsid w:val="001A6D76"/>
    <w:rsid w:val="001F63B0"/>
    <w:rsid w:val="00224D9E"/>
    <w:rsid w:val="00226C06"/>
    <w:rsid w:val="00227A32"/>
    <w:rsid w:val="00231DB9"/>
    <w:rsid w:val="00234E60"/>
    <w:rsid w:val="002426EB"/>
    <w:rsid w:val="00243300"/>
    <w:rsid w:val="00244389"/>
    <w:rsid w:val="00244D81"/>
    <w:rsid w:val="00253FC0"/>
    <w:rsid w:val="0027492B"/>
    <w:rsid w:val="0029072F"/>
    <w:rsid w:val="00293F12"/>
    <w:rsid w:val="002A0BC5"/>
    <w:rsid w:val="002A20DF"/>
    <w:rsid w:val="002A36AB"/>
    <w:rsid w:val="002A3882"/>
    <w:rsid w:val="002A3E5D"/>
    <w:rsid w:val="002B2F04"/>
    <w:rsid w:val="002B6C2F"/>
    <w:rsid w:val="002E0846"/>
    <w:rsid w:val="002E62B2"/>
    <w:rsid w:val="002E6BFD"/>
    <w:rsid w:val="002F78B4"/>
    <w:rsid w:val="00334822"/>
    <w:rsid w:val="00336CA3"/>
    <w:rsid w:val="00343371"/>
    <w:rsid w:val="00351413"/>
    <w:rsid w:val="003517F2"/>
    <w:rsid w:val="003626CA"/>
    <w:rsid w:val="003659AD"/>
    <w:rsid w:val="003665C6"/>
    <w:rsid w:val="00366952"/>
    <w:rsid w:val="00380A3A"/>
    <w:rsid w:val="003872B3"/>
    <w:rsid w:val="003A1514"/>
    <w:rsid w:val="003B4B32"/>
    <w:rsid w:val="003B56F4"/>
    <w:rsid w:val="003B6125"/>
    <w:rsid w:val="003D692B"/>
    <w:rsid w:val="003E0A0B"/>
    <w:rsid w:val="003E495D"/>
    <w:rsid w:val="003F139B"/>
    <w:rsid w:val="003F51BE"/>
    <w:rsid w:val="004040AD"/>
    <w:rsid w:val="0040616F"/>
    <w:rsid w:val="00406A19"/>
    <w:rsid w:val="00410339"/>
    <w:rsid w:val="004164C3"/>
    <w:rsid w:val="00416F52"/>
    <w:rsid w:val="00416F88"/>
    <w:rsid w:val="00473542"/>
    <w:rsid w:val="00473DA6"/>
    <w:rsid w:val="00486D40"/>
    <w:rsid w:val="00486F5D"/>
    <w:rsid w:val="0049717D"/>
    <w:rsid w:val="004A4082"/>
    <w:rsid w:val="004B0876"/>
    <w:rsid w:val="004B2EE2"/>
    <w:rsid w:val="004B4830"/>
    <w:rsid w:val="004B5542"/>
    <w:rsid w:val="004B79B4"/>
    <w:rsid w:val="004C134C"/>
    <w:rsid w:val="004C18CE"/>
    <w:rsid w:val="004C5383"/>
    <w:rsid w:val="004D1C28"/>
    <w:rsid w:val="004D7D3E"/>
    <w:rsid w:val="004F0441"/>
    <w:rsid w:val="00501B32"/>
    <w:rsid w:val="0050398E"/>
    <w:rsid w:val="00514D8E"/>
    <w:rsid w:val="00515119"/>
    <w:rsid w:val="00522364"/>
    <w:rsid w:val="00525C80"/>
    <w:rsid w:val="005358B2"/>
    <w:rsid w:val="00535CFE"/>
    <w:rsid w:val="005444E7"/>
    <w:rsid w:val="0054621A"/>
    <w:rsid w:val="00567BC0"/>
    <w:rsid w:val="005744C4"/>
    <w:rsid w:val="00590B18"/>
    <w:rsid w:val="00591CDE"/>
    <w:rsid w:val="005952BE"/>
    <w:rsid w:val="005A491A"/>
    <w:rsid w:val="005B6A5E"/>
    <w:rsid w:val="005C0069"/>
    <w:rsid w:val="005D0583"/>
    <w:rsid w:val="005E0CB4"/>
    <w:rsid w:val="005F0573"/>
    <w:rsid w:val="005F7E62"/>
    <w:rsid w:val="00612B3C"/>
    <w:rsid w:val="0062142B"/>
    <w:rsid w:val="00626639"/>
    <w:rsid w:val="00634F85"/>
    <w:rsid w:val="006374B3"/>
    <w:rsid w:val="0064458C"/>
    <w:rsid w:val="00651C1C"/>
    <w:rsid w:val="00654561"/>
    <w:rsid w:val="00654E3D"/>
    <w:rsid w:val="00660F66"/>
    <w:rsid w:val="0067029B"/>
    <w:rsid w:val="00670D08"/>
    <w:rsid w:val="006769B3"/>
    <w:rsid w:val="00681246"/>
    <w:rsid w:val="0068262A"/>
    <w:rsid w:val="00687CE1"/>
    <w:rsid w:val="00692EA9"/>
    <w:rsid w:val="00697A3C"/>
    <w:rsid w:val="006B7EFC"/>
    <w:rsid w:val="006D3BF8"/>
    <w:rsid w:val="006E7E27"/>
    <w:rsid w:val="006F5AF4"/>
    <w:rsid w:val="00704151"/>
    <w:rsid w:val="00710195"/>
    <w:rsid w:val="007124A4"/>
    <w:rsid w:val="00730343"/>
    <w:rsid w:val="00730A81"/>
    <w:rsid w:val="00744645"/>
    <w:rsid w:val="00747C7C"/>
    <w:rsid w:val="00757AA0"/>
    <w:rsid w:val="00773EE9"/>
    <w:rsid w:val="007810A1"/>
    <w:rsid w:val="007830B7"/>
    <w:rsid w:val="007941D2"/>
    <w:rsid w:val="007A2559"/>
    <w:rsid w:val="007B5E57"/>
    <w:rsid w:val="007B77D8"/>
    <w:rsid w:val="007C22DA"/>
    <w:rsid w:val="007D08EB"/>
    <w:rsid w:val="007E1206"/>
    <w:rsid w:val="007E3C08"/>
    <w:rsid w:val="007F638F"/>
    <w:rsid w:val="00800278"/>
    <w:rsid w:val="008140E1"/>
    <w:rsid w:val="0081621E"/>
    <w:rsid w:val="0082523F"/>
    <w:rsid w:val="008255F2"/>
    <w:rsid w:val="0083097A"/>
    <w:rsid w:val="00837CDA"/>
    <w:rsid w:val="008455DE"/>
    <w:rsid w:val="00847D8B"/>
    <w:rsid w:val="00850EE0"/>
    <w:rsid w:val="00855315"/>
    <w:rsid w:val="00857C0B"/>
    <w:rsid w:val="00871491"/>
    <w:rsid w:val="00874876"/>
    <w:rsid w:val="00875460"/>
    <w:rsid w:val="008851D6"/>
    <w:rsid w:val="00895D44"/>
    <w:rsid w:val="008A239A"/>
    <w:rsid w:val="008B22C1"/>
    <w:rsid w:val="008C0CDA"/>
    <w:rsid w:val="008C4DC8"/>
    <w:rsid w:val="008C6BE2"/>
    <w:rsid w:val="008D5408"/>
    <w:rsid w:val="008E4295"/>
    <w:rsid w:val="00903FAB"/>
    <w:rsid w:val="00904B69"/>
    <w:rsid w:val="00905D45"/>
    <w:rsid w:val="00907341"/>
    <w:rsid w:val="00911D83"/>
    <w:rsid w:val="00911F50"/>
    <w:rsid w:val="0091272A"/>
    <w:rsid w:val="00913CD4"/>
    <w:rsid w:val="00917075"/>
    <w:rsid w:val="00927B42"/>
    <w:rsid w:val="00933BFA"/>
    <w:rsid w:val="00935767"/>
    <w:rsid w:val="00941EDD"/>
    <w:rsid w:val="00953E4C"/>
    <w:rsid w:val="009803ED"/>
    <w:rsid w:val="009820A9"/>
    <w:rsid w:val="00994469"/>
    <w:rsid w:val="009A2FD5"/>
    <w:rsid w:val="009A67A1"/>
    <w:rsid w:val="009B3D14"/>
    <w:rsid w:val="009B7168"/>
    <w:rsid w:val="009D2DCF"/>
    <w:rsid w:val="009D4094"/>
    <w:rsid w:val="009E0F66"/>
    <w:rsid w:val="009E173B"/>
    <w:rsid w:val="009E32DF"/>
    <w:rsid w:val="009F207E"/>
    <w:rsid w:val="009F3EEF"/>
    <w:rsid w:val="009F4280"/>
    <w:rsid w:val="00A06DDD"/>
    <w:rsid w:val="00A3272E"/>
    <w:rsid w:val="00A41536"/>
    <w:rsid w:val="00A44807"/>
    <w:rsid w:val="00A4779F"/>
    <w:rsid w:val="00A51731"/>
    <w:rsid w:val="00A569C0"/>
    <w:rsid w:val="00A5797A"/>
    <w:rsid w:val="00A63951"/>
    <w:rsid w:val="00A73989"/>
    <w:rsid w:val="00A73CB3"/>
    <w:rsid w:val="00A81009"/>
    <w:rsid w:val="00A94F64"/>
    <w:rsid w:val="00AB2667"/>
    <w:rsid w:val="00AB7D56"/>
    <w:rsid w:val="00AC3783"/>
    <w:rsid w:val="00AC6B6D"/>
    <w:rsid w:val="00AD35E1"/>
    <w:rsid w:val="00AE1A3D"/>
    <w:rsid w:val="00B24828"/>
    <w:rsid w:val="00B25F40"/>
    <w:rsid w:val="00B268C1"/>
    <w:rsid w:val="00B36A89"/>
    <w:rsid w:val="00B37CBE"/>
    <w:rsid w:val="00B50133"/>
    <w:rsid w:val="00B64EDA"/>
    <w:rsid w:val="00B66271"/>
    <w:rsid w:val="00B6652E"/>
    <w:rsid w:val="00B8310D"/>
    <w:rsid w:val="00B904DE"/>
    <w:rsid w:val="00B94940"/>
    <w:rsid w:val="00BC58DC"/>
    <w:rsid w:val="00BD48E7"/>
    <w:rsid w:val="00BE0E94"/>
    <w:rsid w:val="00BE2D8F"/>
    <w:rsid w:val="00BE32DE"/>
    <w:rsid w:val="00BF00E4"/>
    <w:rsid w:val="00BF4439"/>
    <w:rsid w:val="00BF473C"/>
    <w:rsid w:val="00C07F4A"/>
    <w:rsid w:val="00C14A42"/>
    <w:rsid w:val="00C3145A"/>
    <w:rsid w:val="00C328BE"/>
    <w:rsid w:val="00C32FA9"/>
    <w:rsid w:val="00C36B18"/>
    <w:rsid w:val="00C41255"/>
    <w:rsid w:val="00C45C77"/>
    <w:rsid w:val="00C628A9"/>
    <w:rsid w:val="00C65E4B"/>
    <w:rsid w:val="00C94C3E"/>
    <w:rsid w:val="00CA09B2"/>
    <w:rsid w:val="00CA440F"/>
    <w:rsid w:val="00CC1980"/>
    <w:rsid w:val="00CC6043"/>
    <w:rsid w:val="00CE06CF"/>
    <w:rsid w:val="00CE42D8"/>
    <w:rsid w:val="00CE5919"/>
    <w:rsid w:val="00CF79BD"/>
    <w:rsid w:val="00D11E34"/>
    <w:rsid w:val="00D16929"/>
    <w:rsid w:val="00D2289F"/>
    <w:rsid w:val="00D34641"/>
    <w:rsid w:val="00D44A55"/>
    <w:rsid w:val="00D560BE"/>
    <w:rsid w:val="00D56851"/>
    <w:rsid w:val="00D64E02"/>
    <w:rsid w:val="00D71A98"/>
    <w:rsid w:val="00D7330B"/>
    <w:rsid w:val="00D7336B"/>
    <w:rsid w:val="00D817BF"/>
    <w:rsid w:val="00DA2539"/>
    <w:rsid w:val="00DB0D38"/>
    <w:rsid w:val="00DB0E65"/>
    <w:rsid w:val="00DC5F44"/>
    <w:rsid w:val="00DF03C7"/>
    <w:rsid w:val="00DF07B2"/>
    <w:rsid w:val="00E101BD"/>
    <w:rsid w:val="00E1105C"/>
    <w:rsid w:val="00E168E8"/>
    <w:rsid w:val="00E218C2"/>
    <w:rsid w:val="00E232AF"/>
    <w:rsid w:val="00E377C0"/>
    <w:rsid w:val="00E52943"/>
    <w:rsid w:val="00E56743"/>
    <w:rsid w:val="00E576EB"/>
    <w:rsid w:val="00E70649"/>
    <w:rsid w:val="00E71111"/>
    <w:rsid w:val="00E87064"/>
    <w:rsid w:val="00E87DF5"/>
    <w:rsid w:val="00E9757E"/>
    <w:rsid w:val="00E979BF"/>
    <w:rsid w:val="00EC217D"/>
    <w:rsid w:val="00EC2FC1"/>
    <w:rsid w:val="00ED0F6F"/>
    <w:rsid w:val="00EE26D6"/>
    <w:rsid w:val="00EF00EF"/>
    <w:rsid w:val="00EF57CD"/>
    <w:rsid w:val="00F035E8"/>
    <w:rsid w:val="00F11424"/>
    <w:rsid w:val="00F21452"/>
    <w:rsid w:val="00F237F6"/>
    <w:rsid w:val="00F5281D"/>
    <w:rsid w:val="00F540AF"/>
    <w:rsid w:val="00F54298"/>
    <w:rsid w:val="00F55959"/>
    <w:rsid w:val="00F67BED"/>
    <w:rsid w:val="00F74F6A"/>
    <w:rsid w:val="00F931BF"/>
    <w:rsid w:val="00F947EB"/>
    <w:rsid w:val="00FA05A0"/>
    <w:rsid w:val="00FA5B8A"/>
    <w:rsid w:val="00FB0C8D"/>
    <w:rsid w:val="00FB4A30"/>
    <w:rsid w:val="00FC3996"/>
    <w:rsid w:val="00FD135D"/>
    <w:rsid w:val="00FD5A55"/>
    <w:rsid w:val="00FE263B"/>
    <w:rsid w:val="00FE2FBF"/>
    <w:rsid w:val="00FF6F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369C1E56"/>
  <w15:chartTrackingRefBased/>
  <w15:docId w15:val="{0C9180FC-2CCA-4CC0-B5E0-927D2CB852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426EB"/>
  </w:style>
  <w:style w:type="paragraph" w:styleId="Ttulo1">
    <w:name w:val="heading 1"/>
    <w:basedOn w:val="Normal"/>
    <w:link w:val="Ttulo1Char"/>
    <w:uiPriority w:val="9"/>
    <w:qFormat/>
    <w:rsid w:val="009A2FD5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20"/>
      <w:szCs w:val="48"/>
      <w:lang w:eastAsia="pt-BR"/>
    </w:rPr>
  </w:style>
  <w:style w:type="paragraph" w:styleId="Ttulo2">
    <w:name w:val="heading 2"/>
    <w:basedOn w:val="Normal"/>
    <w:next w:val="Normal"/>
    <w:link w:val="Ttulo2Char"/>
    <w:uiPriority w:val="9"/>
    <w:semiHidden/>
    <w:unhideWhenUsed/>
    <w:qFormat/>
    <w:rsid w:val="002426E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2Char">
    <w:name w:val="Título 2 Char"/>
    <w:basedOn w:val="Fontepargpadro"/>
    <w:link w:val="Ttulo2"/>
    <w:uiPriority w:val="9"/>
    <w:semiHidden/>
    <w:rsid w:val="002426E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Legenda">
    <w:name w:val="caption"/>
    <w:basedOn w:val="Normal"/>
    <w:next w:val="Normal"/>
    <w:uiPriority w:val="35"/>
    <w:unhideWhenUsed/>
    <w:qFormat/>
    <w:rsid w:val="002426E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elacomgrade">
    <w:name w:val="Table Grid"/>
    <w:basedOn w:val="Tabelanormal"/>
    <w:uiPriority w:val="59"/>
    <w:rsid w:val="002426EB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Rodap">
    <w:name w:val="footer"/>
    <w:basedOn w:val="Normal"/>
    <w:link w:val="RodapChar"/>
    <w:uiPriority w:val="99"/>
    <w:unhideWhenUsed/>
    <w:rsid w:val="002426E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2426EB"/>
  </w:style>
  <w:style w:type="character" w:styleId="TtulodoLivro">
    <w:name w:val="Book Title"/>
    <w:basedOn w:val="Fontepargpadro"/>
    <w:uiPriority w:val="33"/>
    <w:qFormat/>
    <w:rsid w:val="002426EB"/>
    <w:rPr>
      <w:rFonts w:ascii="Times New Roman" w:hAnsi="Times New Roman" w:cs="Times New Roman" w:hint="default"/>
      <w:b/>
      <w:bCs/>
      <w:i w:val="0"/>
      <w:iCs/>
      <w:spacing w:val="5"/>
      <w:sz w:val="24"/>
    </w:rPr>
  </w:style>
  <w:style w:type="character" w:customStyle="1" w:styleId="ilfuvd">
    <w:name w:val="ilfuvd"/>
    <w:basedOn w:val="Fontepargpadro"/>
    <w:rsid w:val="002426EB"/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2426EB"/>
    <w:rPr>
      <w:rFonts w:ascii="Tahoma" w:hAnsi="Tahoma" w:cs="Tahoma"/>
      <w:sz w:val="16"/>
      <w:szCs w:val="16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2426E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1">
    <w:name w:val="Texto de balão Char1"/>
    <w:basedOn w:val="Fontepargpadro"/>
    <w:uiPriority w:val="99"/>
    <w:semiHidden/>
    <w:rsid w:val="002426EB"/>
    <w:rPr>
      <w:rFonts w:ascii="Segoe UI" w:hAnsi="Segoe UI" w:cs="Segoe UI"/>
      <w:sz w:val="18"/>
      <w:szCs w:val="18"/>
    </w:rPr>
  </w:style>
  <w:style w:type="paragraph" w:styleId="Cabealho">
    <w:name w:val="header"/>
    <w:basedOn w:val="Normal"/>
    <w:link w:val="CabealhoChar"/>
    <w:uiPriority w:val="99"/>
    <w:unhideWhenUsed/>
    <w:rsid w:val="002426E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2426EB"/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2426E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2426EB"/>
    <w:rPr>
      <w:sz w:val="20"/>
      <w:szCs w:val="20"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2426EB"/>
    <w:rPr>
      <w:b/>
      <w:bCs/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2426EB"/>
    <w:rPr>
      <w:b/>
      <w:bCs/>
    </w:rPr>
  </w:style>
  <w:style w:type="character" w:customStyle="1" w:styleId="AssuntodocomentrioChar1">
    <w:name w:val="Assunto do comentário Char1"/>
    <w:basedOn w:val="TextodecomentrioChar"/>
    <w:uiPriority w:val="99"/>
    <w:semiHidden/>
    <w:rsid w:val="002426EB"/>
    <w:rPr>
      <w:b/>
      <w:bCs/>
      <w:sz w:val="20"/>
      <w:szCs w:val="20"/>
    </w:rPr>
  </w:style>
  <w:style w:type="paragraph" w:styleId="PargrafodaLista">
    <w:name w:val="List Paragraph"/>
    <w:basedOn w:val="Normal"/>
    <w:uiPriority w:val="34"/>
    <w:qFormat/>
    <w:rsid w:val="002426EB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2426EB"/>
    <w:rPr>
      <w:color w:val="0563C1" w:themeColor="hyperlink"/>
      <w:u w:val="single"/>
    </w:rPr>
  </w:style>
  <w:style w:type="paragraph" w:styleId="Pr-formataoHTML">
    <w:name w:val="HTML Preformatted"/>
    <w:basedOn w:val="Normal"/>
    <w:link w:val="Pr-formataoHTMLChar"/>
    <w:uiPriority w:val="99"/>
    <w:unhideWhenUsed/>
    <w:rsid w:val="002426E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pt-BR"/>
    </w:rPr>
  </w:style>
  <w:style w:type="character" w:customStyle="1" w:styleId="Pr-formataoHTMLChar">
    <w:name w:val="Pré-formatação HTML Char"/>
    <w:basedOn w:val="Fontepargpadro"/>
    <w:link w:val="Pr-formataoHTML"/>
    <w:uiPriority w:val="99"/>
    <w:rsid w:val="002426EB"/>
    <w:rPr>
      <w:rFonts w:ascii="Courier New" w:eastAsia="Times New Roman" w:hAnsi="Courier New" w:cs="Courier New"/>
      <w:sz w:val="20"/>
      <w:szCs w:val="20"/>
      <w:lang w:eastAsia="pt-BR"/>
    </w:rPr>
  </w:style>
  <w:style w:type="character" w:customStyle="1" w:styleId="Ttulo1Char">
    <w:name w:val="Título 1 Char"/>
    <w:basedOn w:val="Fontepargpadro"/>
    <w:link w:val="Ttulo1"/>
    <w:uiPriority w:val="9"/>
    <w:rsid w:val="009A2FD5"/>
    <w:rPr>
      <w:rFonts w:ascii="Times New Roman" w:eastAsia="Times New Roman" w:hAnsi="Times New Roman" w:cs="Times New Roman"/>
      <w:b/>
      <w:bCs/>
      <w:kern w:val="36"/>
      <w:sz w:val="20"/>
      <w:szCs w:val="48"/>
      <w:lang w:eastAsia="pt-BR"/>
    </w:rPr>
  </w:style>
  <w:style w:type="character" w:customStyle="1" w:styleId="search-body-results-text">
    <w:name w:val="search-body-results-text"/>
    <w:basedOn w:val="Fontepargpadro"/>
    <w:rsid w:val="009A2FD5"/>
  </w:style>
  <w:style w:type="paragraph" w:styleId="Bibliografia">
    <w:name w:val="Bibliography"/>
    <w:basedOn w:val="Normal"/>
    <w:next w:val="Normal"/>
    <w:uiPriority w:val="37"/>
    <w:unhideWhenUsed/>
    <w:rsid w:val="000D09B2"/>
    <w:pPr>
      <w:spacing w:after="0" w:line="240" w:lineRule="auto"/>
      <w:ind w:left="720" w:hanging="720"/>
    </w:pPr>
  </w:style>
  <w:style w:type="character" w:styleId="MenoPendente">
    <w:name w:val="Unresolved Mention"/>
    <w:basedOn w:val="Fontepargpadro"/>
    <w:uiPriority w:val="99"/>
    <w:semiHidden/>
    <w:unhideWhenUsed/>
    <w:rsid w:val="000D09B2"/>
    <w:rPr>
      <w:color w:val="605E5C"/>
      <w:shd w:val="clear" w:color="auto" w:fill="E1DFDD"/>
    </w:rPr>
  </w:style>
  <w:style w:type="character" w:styleId="HiperlinkVisitado">
    <w:name w:val="FollowedHyperlink"/>
    <w:basedOn w:val="Fontepargpadro"/>
    <w:uiPriority w:val="99"/>
    <w:semiHidden/>
    <w:unhideWhenUsed/>
    <w:rsid w:val="000D09B2"/>
    <w:rPr>
      <w:color w:val="954F72" w:themeColor="followedHyperlink"/>
      <w:u w:val="single"/>
    </w:rPr>
  </w:style>
  <w:style w:type="character" w:styleId="TextodoEspaoReservado">
    <w:name w:val="Placeholder Text"/>
    <w:basedOn w:val="Fontepargpadro"/>
    <w:uiPriority w:val="99"/>
    <w:semiHidden/>
    <w:rsid w:val="000D09B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590/0037-8682-0024-2018" TargetMode="External"/><Relationship Id="rId13" Type="http://schemas.openxmlformats.org/officeDocument/2006/relationships/hyperlink" Target="https://doi.org/10.1590/0037-8682-0024-2018" TargetMode="Externa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hyperlink" Target="https://doi.org/10.1097/01.AOG.0000483732.19468.1b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doi.org/10.1590/S0037-86822011000800015" TargetMode="Externa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https://doi.org/10.1590/0074-02760140410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1097/01.AOG.0000483732.19468.1b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96</TotalTime>
  <Pages>18</Pages>
  <Words>6375</Words>
  <Characters>37103</Characters>
  <Application>Microsoft Office Word</Application>
  <DocSecurity>0</DocSecurity>
  <Lines>674</Lines>
  <Paragraphs>30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1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os Santos</dc:creator>
  <cp:keywords/>
  <dc:description/>
  <cp:lastModifiedBy>Gabriel Laporta</cp:lastModifiedBy>
  <cp:revision>286</cp:revision>
  <dcterms:created xsi:type="dcterms:W3CDTF">2022-10-14T20:22:00Z</dcterms:created>
  <dcterms:modified xsi:type="dcterms:W3CDTF">2023-08-24T14:43:00Z</dcterms:modified>
</cp:coreProperties>
</file>